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02AC05" w14:textId="77777777" w:rsidR="00321A19" w:rsidRDefault="00321A19" w:rsidP="00321A19">
      <w:pPr>
        <w:pStyle w:val="OMBInfo"/>
      </w:pPr>
      <w:r>
        <w:t>OMB No. 0925-0001/0002 (Rev. 08/12 Approved Through 8/31/2015)</w:t>
      </w:r>
    </w:p>
    <w:p w14:paraId="3BB900C7" w14:textId="77777777" w:rsidR="00812185" w:rsidRDefault="00812185" w:rsidP="00D825A1">
      <w:pPr>
        <w:pStyle w:val="Title"/>
      </w:pPr>
      <w:r w:rsidRPr="00D825A1">
        <w:t>BIOGRAPHICAL</w:t>
      </w:r>
      <w:r>
        <w:t xml:space="preserve"> SKETCH</w:t>
      </w:r>
    </w:p>
    <w:p w14:paraId="435F9BF3" w14:textId="083BACC6" w:rsidR="00812185" w:rsidRPr="00F7284D" w:rsidRDefault="00812185" w:rsidP="00812185">
      <w:pPr>
        <w:pStyle w:val="HeadingNote"/>
        <w:pBdr>
          <w:between w:val="single" w:sz="4" w:space="1" w:color="auto"/>
        </w:pBdr>
      </w:pPr>
      <w:r w:rsidRPr="00F7284D">
        <w:t>Provide the following information for the Senior/key personnel and other significant contributors.</w:t>
      </w:r>
      <w:r w:rsidRPr="00F7284D">
        <w:br w:type="textWrapping" w:clear="all"/>
        <w:t xml:space="preserve">Follow this format for each person.  DO NOT EXCEED </w:t>
      </w:r>
      <w:r>
        <w:t>FIVE</w:t>
      </w:r>
      <w:r w:rsidRPr="00F7284D">
        <w:t xml:space="preserve"> PAGES.</w:t>
      </w:r>
    </w:p>
    <w:p w14:paraId="15287C78" w14:textId="171679FE" w:rsidR="00812185" w:rsidRPr="00D51DC4" w:rsidRDefault="00812185" w:rsidP="00812185">
      <w:pPr>
        <w:pStyle w:val="FormFieldCaption1"/>
        <w:pBdr>
          <w:between w:val="single" w:sz="4" w:space="1" w:color="auto"/>
        </w:pBdr>
        <w:rPr>
          <w:sz w:val="32"/>
          <w:szCs w:val="20"/>
        </w:rPr>
      </w:pPr>
      <w:r w:rsidRPr="00D51DC4">
        <w:rPr>
          <w:sz w:val="22"/>
        </w:rPr>
        <w:t>NAME:</w:t>
      </w:r>
      <w:r w:rsidR="00E96D57">
        <w:rPr>
          <w:sz w:val="22"/>
        </w:rPr>
        <w:t xml:space="preserve"> Dmitriy Dligach</w:t>
      </w:r>
    </w:p>
    <w:p w14:paraId="39FFD988" w14:textId="5452CC74" w:rsidR="003E1568" w:rsidRPr="00D51DC4" w:rsidRDefault="003E1568" w:rsidP="00812185">
      <w:pPr>
        <w:pStyle w:val="FormFieldCaption1"/>
        <w:pBdr>
          <w:between w:val="single" w:sz="4" w:space="1" w:color="auto"/>
        </w:pBdr>
        <w:rPr>
          <w:sz w:val="32"/>
        </w:rPr>
      </w:pPr>
      <w:r w:rsidRPr="00D51DC4">
        <w:rPr>
          <w:sz w:val="22"/>
        </w:rPr>
        <w:t>eRA COMMONS USER NAME (credential, e.g., agency login):</w:t>
      </w:r>
      <w:r w:rsidR="00E96D57">
        <w:rPr>
          <w:sz w:val="22"/>
        </w:rPr>
        <w:t xml:space="preserve"> dmitriydligach</w:t>
      </w:r>
      <w:r w:rsidR="00E96D57">
        <w:rPr>
          <w:sz w:val="22"/>
        </w:rPr>
        <w:tab/>
      </w:r>
    </w:p>
    <w:p w14:paraId="0A2AD4B2" w14:textId="0FFF6E6E" w:rsidR="00812185" w:rsidRPr="00D51DC4" w:rsidRDefault="00812185" w:rsidP="00812185">
      <w:pPr>
        <w:pStyle w:val="FormFieldCaption1"/>
        <w:pBdr>
          <w:between w:val="single" w:sz="4" w:space="1" w:color="auto"/>
        </w:pBdr>
        <w:rPr>
          <w:sz w:val="32"/>
        </w:rPr>
      </w:pPr>
      <w:r w:rsidRPr="00D51DC4">
        <w:rPr>
          <w:sz w:val="22"/>
        </w:rPr>
        <w:t>POSITION TITLE:</w:t>
      </w:r>
      <w:r w:rsidR="00E96D57">
        <w:rPr>
          <w:sz w:val="22"/>
        </w:rPr>
        <w:t xml:space="preserve"> </w:t>
      </w:r>
      <w:r w:rsidR="00CF5ED6">
        <w:rPr>
          <w:sz w:val="22"/>
        </w:rPr>
        <w:t>Assistant Professor, Loyola University Chicago, Chicago, IL</w:t>
      </w:r>
    </w:p>
    <w:p w14:paraId="5DFCD768" w14:textId="1EF8B6EE" w:rsidR="00812185" w:rsidRPr="00D51DC4" w:rsidRDefault="00812185" w:rsidP="003E1568">
      <w:pPr>
        <w:pStyle w:val="FormFieldCaption1"/>
        <w:pBdr>
          <w:between w:val="single" w:sz="4" w:space="1" w:color="auto"/>
        </w:pBdr>
        <w:rPr>
          <w:sz w:val="22"/>
        </w:rPr>
      </w:pPr>
      <w:r w:rsidRPr="00D51DC4">
        <w:rPr>
          <w:sz w:val="22"/>
        </w:rPr>
        <w:t xml:space="preserve">EDUCATION/TRAINING </w:t>
      </w:r>
      <w:r w:rsidRPr="00D51DC4">
        <w:rPr>
          <w:rStyle w:val="Emphasis"/>
          <w:sz w:val="22"/>
        </w:rPr>
        <w:t>(Begin with baccalaureate or other initial professional education, such as nursing, include postdoctoral training and residency training if applicable.</w:t>
      </w:r>
      <w:r w:rsidR="00240E97" w:rsidRPr="00D51DC4">
        <w:rPr>
          <w:rStyle w:val="Emphasis"/>
          <w:sz w:val="22"/>
        </w:rPr>
        <w:t xml:space="preserve"> Add/delete rows as necessary.</w:t>
      </w:r>
      <w:r w:rsidRPr="00D51DC4">
        <w:rPr>
          <w:rStyle w:val="Emphasis"/>
          <w:sz w:val="22"/>
        </w:rPr>
        <w:t>)</w:t>
      </w:r>
    </w:p>
    <w:tbl>
      <w:tblPr>
        <w:tblStyle w:val="TableGrid"/>
        <w:tblW w:w="10836" w:type="dxa"/>
        <w:tblBorders>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Caption w:val="Education and Training Table"/>
        <w:tblDescription w:val="Enter your institution name and location, degree (if applicable), start date, end date (or expected end date), and field of study. "/>
      </w:tblPr>
      <w:tblGrid>
        <w:gridCol w:w="5364"/>
        <w:gridCol w:w="1440"/>
        <w:gridCol w:w="1440"/>
        <w:gridCol w:w="2592"/>
      </w:tblGrid>
      <w:tr w:rsidR="0059346D" w:rsidRPr="00D3779E" w14:paraId="75C3BE24" w14:textId="77777777" w:rsidTr="0059346D">
        <w:trPr>
          <w:cantSplit/>
          <w:tblHeader/>
        </w:trPr>
        <w:tc>
          <w:tcPr>
            <w:tcW w:w="5364" w:type="dxa"/>
            <w:tcBorders>
              <w:top w:val="single" w:sz="4" w:space="0" w:color="auto"/>
              <w:bottom w:val="single" w:sz="4" w:space="0" w:color="auto"/>
            </w:tcBorders>
            <w:vAlign w:val="center"/>
          </w:tcPr>
          <w:p w14:paraId="468D77A5" w14:textId="77777777" w:rsidR="0059346D" w:rsidRPr="00D3779E" w:rsidRDefault="0059346D" w:rsidP="00BC336C">
            <w:pPr>
              <w:pStyle w:val="FormFieldCaption"/>
              <w:jc w:val="center"/>
              <w:rPr>
                <w:sz w:val="22"/>
              </w:rPr>
            </w:pPr>
            <w:r w:rsidRPr="00D3779E">
              <w:rPr>
                <w:sz w:val="22"/>
              </w:rPr>
              <w:t>INSTITUTION AND LOCATION</w:t>
            </w:r>
          </w:p>
        </w:tc>
        <w:tc>
          <w:tcPr>
            <w:tcW w:w="1440" w:type="dxa"/>
            <w:tcBorders>
              <w:top w:val="single" w:sz="4" w:space="0" w:color="auto"/>
              <w:bottom w:val="single" w:sz="4" w:space="0" w:color="auto"/>
            </w:tcBorders>
            <w:vAlign w:val="center"/>
          </w:tcPr>
          <w:p w14:paraId="3C33CCAF" w14:textId="77777777" w:rsidR="0059346D" w:rsidRPr="00D3779E" w:rsidRDefault="0059346D" w:rsidP="00BC336C">
            <w:pPr>
              <w:pStyle w:val="FormFieldCaption"/>
              <w:jc w:val="center"/>
              <w:rPr>
                <w:sz w:val="22"/>
              </w:rPr>
            </w:pPr>
            <w:r w:rsidRPr="00D3779E">
              <w:rPr>
                <w:sz w:val="22"/>
              </w:rPr>
              <w:t>DEGREE</w:t>
            </w:r>
          </w:p>
          <w:p w14:paraId="2A4023F3" w14:textId="77777777" w:rsidR="0059346D" w:rsidRPr="00D3779E" w:rsidRDefault="0059346D" w:rsidP="00BC336C">
            <w:pPr>
              <w:pStyle w:val="FormFieldCaption"/>
              <w:jc w:val="center"/>
              <w:rPr>
                <w:rStyle w:val="Emphasis"/>
                <w:sz w:val="22"/>
              </w:rPr>
            </w:pPr>
            <w:r w:rsidRPr="00D3779E">
              <w:rPr>
                <w:rStyle w:val="Emphasis"/>
                <w:sz w:val="22"/>
              </w:rPr>
              <w:t>(if applicable)</w:t>
            </w:r>
          </w:p>
          <w:p w14:paraId="79AFFAF7" w14:textId="77777777" w:rsidR="0059346D" w:rsidRPr="00D3779E" w:rsidRDefault="0059346D" w:rsidP="00BC336C">
            <w:pPr>
              <w:pStyle w:val="FormFieldCaption"/>
              <w:rPr>
                <w:sz w:val="22"/>
              </w:rPr>
            </w:pPr>
          </w:p>
        </w:tc>
        <w:tc>
          <w:tcPr>
            <w:tcW w:w="1440" w:type="dxa"/>
            <w:tcBorders>
              <w:top w:val="single" w:sz="4" w:space="0" w:color="auto"/>
              <w:bottom w:val="single" w:sz="4" w:space="0" w:color="auto"/>
            </w:tcBorders>
            <w:vAlign w:val="center"/>
          </w:tcPr>
          <w:p w14:paraId="6F3BBFD4" w14:textId="77777777" w:rsidR="0059346D" w:rsidRPr="00D3779E" w:rsidRDefault="0059346D" w:rsidP="00BC336C">
            <w:pPr>
              <w:pStyle w:val="FormFieldCaption"/>
              <w:jc w:val="center"/>
              <w:rPr>
                <w:sz w:val="22"/>
              </w:rPr>
            </w:pPr>
            <w:r w:rsidRPr="00D3779E">
              <w:rPr>
                <w:sz w:val="22"/>
              </w:rPr>
              <w:t>Completion Date</w:t>
            </w:r>
          </w:p>
          <w:p w14:paraId="623B09A5" w14:textId="77777777" w:rsidR="0059346D" w:rsidRPr="00D3779E" w:rsidRDefault="0059346D" w:rsidP="00BC336C">
            <w:pPr>
              <w:pStyle w:val="FormFieldCaption"/>
              <w:jc w:val="center"/>
              <w:rPr>
                <w:sz w:val="22"/>
              </w:rPr>
            </w:pPr>
            <w:r w:rsidRPr="00D3779E">
              <w:rPr>
                <w:sz w:val="22"/>
              </w:rPr>
              <w:t>MM/YYYY</w:t>
            </w:r>
          </w:p>
          <w:p w14:paraId="0DEDF2DC" w14:textId="77777777" w:rsidR="0059346D" w:rsidRPr="00D3779E" w:rsidRDefault="0059346D" w:rsidP="00BC336C">
            <w:pPr>
              <w:pStyle w:val="FormFieldCaption"/>
              <w:rPr>
                <w:sz w:val="22"/>
              </w:rPr>
            </w:pPr>
          </w:p>
        </w:tc>
        <w:tc>
          <w:tcPr>
            <w:tcW w:w="2592" w:type="dxa"/>
            <w:tcBorders>
              <w:top w:val="single" w:sz="4" w:space="0" w:color="auto"/>
              <w:bottom w:val="single" w:sz="4" w:space="0" w:color="auto"/>
            </w:tcBorders>
            <w:vAlign w:val="center"/>
          </w:tcPr>
          <w:p w14:paraId="7C8A9552" w14:textId="77777777" w:rsidR="0059346D" w:rsidRPr="00D3779E" w:rsidRDefault="0059346D" w:rsidP="00BC336C">
            <w:pPr>
              <w:pStyle w:val="FormFieldCaption"/>
              <w:jc w:val="center"/>
              <w:rPr>
                <w:sz w:val="22"/>
              </w:rPr>
            </w:pPr>
            <w:r w:rsidRPr="00D3779E">
              <w:rPr>
                <w:sz w:val="22"/>
              </w:rPr>
              <w:t>FIELD OF STUDY</w:t>
            </w:r>
          </w:p>
          <w:p w14:paraId="6B8F5BDB" w14:textId="77777777" w:rsidR="0059346D" w:rsidRPr="00D3779E" w:rsidRDefault="0059346D" w:rsidP="00BC336C">
            <w:pPr>
              <w:pStyle w:val="FormFieldCaption"/>
              <w:rPr>
                <w:sz w:val="22"/>
              </w:rPr>
            </w:pPr>
          </w:p>
        </w:tc>
      </w:tr>
      <w:tr w:rsidR="00E96D57" w:rsidRPr="00D3779E" w14:paraId="53F31038" w14:textId="77777777" w:rsidTr="003E0CB3">
        <w:trPr>
          <w:cantSplit/>
          <w:trHeight w:val="395"/>
        </w:trPr>
        <w:tc>
          <w:tcPr>
            <w:tcW w:w="5364" w:type="dxa"/>
            <w:tcBorders>
              <w:top w:val="single" w:sz="4" w:space="0" w:color="auto"/>
            </w:tcBorders>
          </w:tcPr>
          <w:p w14:paraId="71626655" w14:textId="7DD4B557" w:rsidR="00E96D57" w:rsidRPr="00977FA5" w:rsidRDefault="00E96D57" w:rsidP="000A3D38">
            <w:pPr>
              <w:pStyle w:val="FormFieldCaption"/>
              <w:spacing w:before="20" w:after="20"/>
              <w:rPr>
                <w:sz w:val="22"/>
                <w:szCs w:val="22"/>
              </w:rPr>
            </w:pPr>
            <w:r w:rsidRPr="00C00AA2">
              <w:rPr>
                <w:sz w:val="24"/>
                <w:szCs w:val="24"/>
              </w:rPr>
              <w:t>Loyola University Chicago</w:t>
            </w:r>
          </w:p>
        </w:tc>
        <w:tc>
          <w:tcPr>
            <w:tcW w:w="1440" w:type="dxa"/>
            <w:tcBorders>
              <w:top w:val="single" w:sz="4" w:space="0" w:color="auto"/>
            </w:tcBorders>
          </w:tcPr>
          <w:p w14:paraId="66FCC370" w14:textId="643DD5E5" w:rsidR="00E96D57" w:rsidRPr="00977FA5" w:rsidRDefault="00E96D57" w:rsidP="003E0CB3">
            <w:pPr>
              <w:pStyle w:val="FormFieldCaption"/>
              <w:spacing w:before="20" w:after="20"/>
              <w:jc w:val="center"/>
              <w:rPr>
                <w:sz w:val="22"/>
                <w:szCs w:val="22"/>
              </w:rPr>
            </w:pPr>
            <w:r w:rsidRPr="00C00AA2">
              <w:rPr>
                <w:sz w:val="24"/>
                <w:szCs w:val="24"/>
              </w:rPr>
              <w:t>B.S.</w:t>
            </w:r>
          </w:p>
        </w:tc>
        <w:tc>
          <w:tcPr>
            <w:tcW w:w="1440" w:type="dxa"/>
            <w:tcBorders>
              <w:top w:val="single" w:sz="4" w:space="0" w:color="auto"/>
            </w:tcBorders>
          </w:tcPr>
          <w:p w14:paraId="09E28392" w14:textId="3343A5CF" w:rsidR="00E96D57" w:rsidRPr="00977FA5" w:rsidRDefault="00E96D57" w:rsidP="003E0CB3">
            <w:pPr>
              <w:pStyle w:val="FormFieldCaption"/>
              <w:spacing w:before="20" w:after="20"/>
              <w:jc w:val="center"/>
              <w:rPr>
                <w:sz w:val="22"/>
                <w:szCs w:val="22"/>
              </w:rPr>
            </w:pPr>
            <w:r w:rsidRPr="00C00AA2">
              <w:rPr>
                <w:sz w:val="24"/>
                <w:szCs w:val="24"/>
              </w:rPr>
              <w:t>01/99</w:t>
            </w:r>
          </w:p>
        </w:tc>
        <w:tc>
          <w:tcPr>
            <w:tcW w:w="2592" w:type="dxa"/>
            <w:tcBorders>
              <w:top w:val="single" w:sz="4" w:space="0" w:color="auto"/>
            </w:tcBorders>
          </w:tcPr>
          <w:p w14:paraId="51DE3062" w14:textId="453CB417" w:rsidR="00E96D57" w:rsidRPr="00977FA5" w:rsidRDefault="00E96D57" w:rsidP="000A3D38">
            <w:pPr>
              <w:pStyle w:val="FormFieldCaption"/>
              <w:spacing w:before="20" w:after="20"/>
              <w:rPr>
                <w:sz w:val="22"/>
                <w:szCs w:val="22"/>
              </w:rPr>
            </w:pPr>
            <w:r w:rsidRPr="00C00AA2">
              <w:rPr>
                <w:sz w:val="24"/>
                <w:szCs w:val="24"/>
              </w:rPr>
              <w:t>Computer Science</w:t>
            </w:r>
          </w:p>
        </w:tc>
      </w:tr>
      <w:tr w:rsidR="00E96D57" w:rsidRPr="00D3779E" w14:paraId="39B9522D" w14:textId="77777777" w:rsidTr="003E0CB3">
        <w:trPr>
          <w:cantSplit/>
          <w:trHeight w:val="395"/>
        </w:trPr>
        <w:tc>
          <w:tcPr>
            <w:tcW w:w="5364" w:type="dxa"/>
          </w:tcPr>
          <w:p w14:paraId="2EC20E69" w14:textId="44D5B18B" w:rsidR="00E96D57" w:rsidRPr="00977FA5" w:rsidRDefault="00E96D57" w:rsidP="000A3D38">
            <w:pPr>
              <w:pStyle w:val="FormFieldCaption"/>
              <w:spacing w:before="20" w:after="20"/>
              <w:rPr>
                <w:sz w:val="22"/>
                <w:szCs w:val="22"/>
              </w:rPr>
            </w:pPr>
            <w:r w:rsidRPr="00C00AA2">
              <w:rPr>
                <w:sz w:val="24"/>
                <w:szCs w:val="24"/>
              </w:rPr>
              <w:t>State University of New York at Buffalo</w:t>
            </w:r>
          </w:p>
        </w:tc>
        <w:tc>
          <w:tcPr>
            <w:tcW w:w="1440" w:type="dxa"/>
          </w:tcPr>
          <w:p w14:paraId="65AF925B" w14:textId="5508FD82" w:rsidR="00E96D57" w:rsidRPr="00977FA5" w:rsidRDefault="00E96D57" w:rsidP="003E0CB3">
            <w:pPr>
              <w:pStyle w:val="FormFieldCaption"/>
              <w:spacing w:before="20" w:after="20"/>
              <w:jc w:val="center"/>
              <w:rPr>
                <w:sz w:val="22"/>
                <w:szCs w:val="22"/>
              </w:rPr>
            </w:pPr>
            <w:r w:rsidRPr="00C00AA2">
              <w:rPr>
                <w:sz w:val="24"/>
                <w:szCs w:val="24"/>
              </w:rPr>
              <w:t>M.S.</w:t>
            </w:r>
          </w:p>
        </w:tc>
        <w:tc>
          <w:tcPr>
            <w:tcW w:w="1440" w:type="dxa"/>
          </w:tcPr>
          <w:p w14:paraId="1B8EA073" w14:textId="54F2402A" w:rsidR="00E96D57" w:rsidRPr="00977FA5" w:rsidRDefault="00E96D57" w:rsidP="003E0CB3">
            <w:pPr>
              <w:pStyle w:val="FormFieldCaption"/>
              <w:spacing w:before="20" w:after="20"/>
              <w:jc w:val="center"/>
              <w:rPr>
                <w:sz w:val="22"/>
                <w:szCs w:val="22"/>
              </w:rPr>
            </w:pPr>
            <w:r w:rsidRPr="00C00AA2">
              <w:rPr>
                <w:sz w:val="24"/>
                <w:szCs w:val="24"/>
              </w:rPr>
              <w:t>12/04</w:t>
            </w:r>
          </w:p>
        </w:tc>
        <w:tc>
          <w:tcPr>
            <w:tcW w:w="2592" w:type="dxa"/>
          </w:tcPr>
          <w:p w14:paraId="49AE2B20" w14:textId="6C946039" w:rsidR="00E96D57" w:rsidRPr="00977FA5" w:rsidRDefault="00E96D57" w:rsidP="000A3D38">
            <w:pPr>
              <w:pStyle w:val="FormFieldCaption"/>
              <w:spacing w:before="20" w:after="20"/>
              <w:rPr>
                <w:sz w:val="22"/>
                <w:szCs w:val="22"/>
              </w:rPr>
            </w:pPr>
            <w:r w:rsidRPr="00C00AA2">
              <w:rPr>
                <w:sz w:val="24"/>
                <w:szCs w:val="24"/>
              </w:rPr>
              <w:t>Computer Science</w:t>
            </w:r>
          </w:p>
        </w:tc>
      </w:tr>
      <w:tr w:rsidR="00E96D57" w:rsidRPr="00D3779E" w14:paraId="5D238F0D" w14:textId="77777777" w:rsidTr="00593EE7">
        <w:trPr>
          <w:cantSplit/>
          <w:trHeight w:val="395"/>
        </w:trPr>
        <w:tc>
          <w:tcPr>
            <w:tcW w:w="5364" w:type="dxa"/>
            <w:tcBorders>
              <w:bottom w:val="single" w:sz="4" w:space="0" w:color="auto"/>
            </w:tcBorders>
          </w:tcPr>
          <w:p w14:paraId="1592633D" w14:textId="133C6A2A" w:rsidR="00E96D57" w:rsidRPr="00977FA5" w:rsidRDefault="00E96D57" w:rsidP="000A3D38">
            <w:pPr>
              <w:pStyle w:val="FormFieldCaption"/>
              <w:spacing w:before="20" w:after="20"/>
              <w:rPr>
                <w:sz w:val="22"/>
                <w:szCs w:val="22"/>
              </w:rPr>
            </w:pPr>
            <w:r w:rsidRPr="00C00AA2">
              <w:rPr>
                <w:sz w:val="24"/>
                <w:szCs w:val="24"/>
              </w:rPr>
              <w:t>University of Colorado Boulder</w:t>
            </w:r>
          </w:p>
        </w:tc>
        <w:tc>
          <w:tcPr>
            <w:tcW w:w="1440" w:type="dxa"/>
            <w:tcBorders>
              <w:bottom w:val="single" w:sz="4" w:space="0" w:color="auto"/>
            </w:tcBorders>
          </w:tcPr>
          <w:p w14:paraId="2BF5DB4D" w14:textId="0FC17FB0" w:rsidR="00E96D57" w:rsidRPr="00977FA5" w:rsidRDefault="00E96D57" w:rsidP="003E0CB3">
            <w:pPr>
              <w:pStyle w:val="FormFieldCaption"/>
              <w:spacing w:before="20" w:after="20"/>
              <w:jc w:val="center"/>
              <w:rPr>
                <w:sz w:val="22"/>
                <w:szCs w:val="22"/>
              </w:rPr>
            </w:pPr>
            <w:r w:rsidRPr="00C00AA2">
              <w:rPr>
                <w:sz w:val="24"/>
                <w:szCs w:val="24"/>
              </w:rPr>
              <w:t>Ph.D.</w:t>
            </w:r>
          </w:p>
        </w:tc>
        <w:tc>
          <w:tcPr>
            <w:tcW w:w="1440" w:type="dxa"/>
            <w:tcBorders>
              <w:bottom w:val="single" w:sz="4" w:space="0" w:color="auto"/>
            </w:tcBorders>
          </w:tcPr>
          <w:p w14:paraId="11EADF09" w14:textId="0D4C3FC8" w:rsidR="00E96D57" w:rsidRPr="00977FA5" w:rsidRDefault="00E96D57" w:rsidP="003E0CB3">
            <w:pPr>
              <w:pStyle w:val="FormFieldCaption"/>
              <w:spacing w:before="20" w:after="20"/>
              <w:jc w:val="center"/>
              <w:rPr>
                <w:sz w:val="22"/>
                <w:szCs w:val="22"/>
              </w:rPr>
            </w:pPr>
            <w:r w:rsidRPr="00C00AA2">
              <w:rPr>
                <w:sz w:val="24"/>
                <w:szCs w:val="24"/>
              </w:rPr>
              <w:t>09/10</w:t>
            </w:r>
          </w:p>
        </w:tc>
        <w:tc>
          <w:tcPr>
            <w:tcW w:w="2592" w:type="dxa"/>
            <w:tcBorders>
              <w:bottom w:val="single" w:sz="4" w:space="0" w:color="auto"/>
            </w:tcBorders>
          </w:tcPr>
          <w:p w14:paraId="7A7B0960" w14:textId="4137A204" w:rsidR="00E96D57" w:rsidRPr="00977FA5" w:rsidRDefault="00E96D57" w:rsidP="000A3D38">
            <w:pPr>
              <w:pStyle w:val="FormFieldCaption"/>
              <w:spacing w:before="20" w:after="20"/>
              <w:rPr>
                <w:sz w:val="22"/>
                <w:szCs w:val="22"/>
              </w:rPr>
            </w:pPr>
            <w:r w:rsidRPr="00C00AA2">
              <w:rPr>
                <w:sz w:val="24"/>
                <w:szCs w:val="24"/>
              </w:rPr>
              <w:t>Computer Science</w:t>
            </w:r>
          </w:p>
        </w:tc>
      </w:tr>
    </w:tbl>
    <w:p w14:paraId="6FC868BE" w14:textId="2048C40D" w:rsidR="009E52CA" w:rsidRDefault="009E52CA">
      <w:pPr>
        <w:pStyle w:val="DataField11pt-Single"/>
      </w:pPr>
    </w:p>
    <w:p w14:paraId="4DF5C4C2" w14:textId="77777777" w:rsidR="00E67A05" w:rsidRPr="00D825A1" w:rsidRDefault="00E67A05" w:rsidP="00D825A1">
      <w:pPr>
        <w:pStyle w:val="Heading1"/>
      </w:pPr>
      <w:r w:rsidRPr="00D825A1">
        <w:t>A.</w:t>
      </w:r>
      <w:r w:rsidRPr="00D825A1">
        <w:tab/>
        <w:t>Personal Statement</w:t>
      </w:r>
    </w:p>
    <w:p w14:paraId="00C7A897" w14:textId="27CC3132" w:rsidR="00327C14" w:rsidRPr="00327C14" w:rsidRDefault="00327C14" w:rsidP="00327C14">
      <w:pPr>
        <w:pStyle w:val="Heading1"/>
        <w:rPr>
          <w:rFonts w:cs="Arial"/>
          <w:b w:val="0"/>
          <w:szCs w:val="22"/>
        </w:rPr>
      </w:pPr>
      <w:r w:rsidRPr="00327C14">
        <w:rPr>
          <w:rFonts w:cs="Arial"/>
          <w:b w:val="0"/>
          <w:szCs w:val="22"/>
        </w:rPr>
        <w:t>My graduate and post-graduate research spans machine learning, natural language processing (NLP), and medical informatics. My thesis work focused on developing new methods for resolution of semantic ambiguities and applications of language modeling to this problem. For my Ph.D. dissertation, I developed and implemented new approaches for representing textual data leading to highly accurate and robust machine learning models. As a researcher at Boston Children’s Hospital and Harvard Medical School I work</w:t>
      </w:r>
      <w:r w:rsidR="00433B2F">
        <w:rPr>
          <w:rFonts w:cs="Arial"/>
          <w:b w:val="0"/>
          <w:szCs w:val="22"/>
        </w:rPr>
        <w:t>ed</w:t>
      </w:r>
      <w:r w:rsidRPr="00327C14">
        <w:rPr>
          <w:rFonts w:cs="Arial"/>
          <w:b w:val="0"/>
          <w:szCs w:val="22"/>
        </w:rPr>
        <w:t xml:space="preserve"> on applications of machine learning and NLP to health and medicine. Specifically, I </w:t>
      </w:r>
      <w:r w:rsidR="00CA7DFA">
        <w:rPr>
          <w:rFonts w:cs="Arial"/>
          <w:b w:val="0"/>
          <w:szCs w:val="22"/>
        </w:rPr>
        <w:t>was</w:t>
      </w:r>
      <w:r w:rsidRPr="00327C14">
        <w:rPr>
          <w:rFonts w:cs="Arial"/>
          <w:b w:val="0"/>
          <w:szCs w:val="22"/>
        </w:rPr>
        <w:t xml:space="preserve"> involved in several projects that focus</w:t>
      </w:r>
      <w:r w:rsidR="00B24A8A">
        <w:rPr>
          <w:rFonts w:cs="Arial"/>
          <w:b w:val="0"/>
          <w:szCs w:val="22"/>
        </w:rPr>
        <w:t>ed</w:t>
      </w:r>
      <w:r w:rsidRPr="00327C14">
        <w:rPr>
          <w:rFonts w:cs="Arial"/>
          <w:b w:val="0"/>
          <w:szCs w:val="22"/>
        </w:rPr>
        <w:t xml:space="preserve"> on deep semantic analysis of clinical texts including relation extraction between medical entities, phenotype creation, and other types of data mining. I lead the development of the methods and software for relation extraction; our best performing methods were released open-source as a part of the clinical Text Analysis and Knowledge Extraction System (cTAKES) – the most widely adopted software for clinical text processing. The relation extractor later became the basis for the temporal relation extraction software developed for the THYME (Temporal Histories of Your Medical Event) project. In addition to my extensive research expertise in NLP and machine learning, I bring years of software development experience that is crucial for creating well-designed, reliable, and interoperable software that we plan</w:t>
      </w:r>
      <w:r>
        <w:rPr>
          <w:rFonts w:cs="Arial"/>
          <w:b w:val="0"/>
          <w:szCs w:val="22"/>
        </w:rPr>
        <w:t xml:space="preserve"> to implement for this project.</w:t>
      </w:r>
      <w:r w:rsidR="004A5FC1">
        <w:rPr>
          <w:rFonts w:cs="Arial"/>
          <w:b w:val="0"/>
          <w:szCs w:val="22"/>
        </w:rPr>
        <w:t xml:space="preserve"> In January, 2016 </w:t>
      </w:r>
      <w:r w:rsidR="00B24A8A">
        <w:rPr>
          <w:rFonts w:cs="Arial"/>
          <w:b w:val="0"/>
          <w:szCs w:val="22"/>
        </w:rPr>
        <w:t>joined</w:t>
      </w:r>
      <w:r w:rsidR="004A5FC1">
        <w:rPr>
          <w:rFonts w:cs="Arial"/>
          <w:b w:val="0"/>
          <w:szCs w:val="22"/>
        </w:rPr>
        <w:t xml:space="preserve"> the </w:t>
      </w:r>
      <w:r w:rsidR="00CF2FAE">
        <w:rPr>
          <w:rFonts w:cs="Arial"/>
          <w:b w:val="0"/>
          <w:szCs w:val="22"/>
        </w:rPr>
        <w:t>c</w:t>
      </w:r>
      <w:r w:rsidR="004A5FC1">
        <w:rPr>
          <w:rFonts w:cs="Arial"/>
          <w:b w:val="0"/>
          <w:szCs w:val="22"/>
        </w:rPr>
        <w:t xml:space="preserve">omputer science department at Loyola University Chicago as an </w:t>
      </w:r>
      <w:r w:rsidR="00CF2FAE">
        <w:rPr>
          <w:rFonts w:cs="Arial"/>
          <w:b w:val="0"/>
          <w:szCs w:val="22"/>
        </w:rPr>
        <w:t>a</w:t>
      </w:r>
      <w:r w:rsidR="004A5FC1">
        <w:rPr>
          <w:rFonts w:cs="Arial"/>
          <w:b w:val="0"/>
          <w:szCs w:val="22"/>
        </w:rPr>
        <w:t xml:space="preserve">ssistant </w:t>
      </w:r>
      <w:r w:rsidR="00CF2FAE">
        <w:rPr>
          <w:rFonts w:cs="Arial"/>
          <w:b w:val="0"/>
          <w:szCs w:val="22"/>
        </w:rPr>
        <w:t>p</w:t>
      </w:r>
      <w:r w:rsidR="004A5FC1">
        <w:rPr>
          <w:rFonts w:cs="Arial"/>
          <w:b w:val="0"/>
          <w:szCs w:val="22"/>
        </w:rPr>
        <w:t xml:space="preserve">rofessor, where I continue my research in </w:t>
      </w:r>
      <w:r w:rsidR="00BA1314">
        <w:rPr>
          <w:rFonts w:cs="Arial"/>
          <w:b w:val="0"/>
          <w:szCs w:val="22"/>
        </w:rPr>
        <w:t>medical</w:t>
      </w:r>
      <w:r w:rsidR="004A5FC1">
        <w:rPr>
          <w:rFonts w:cs="Arial"/>
          <w:b w:val="0"/>
          <w:szCs w:val="22"/>
        </w:rPr>
        <w:t xml:space="preserve"> informatics</w:t>
      </w:r>
      <w:r w:rsidR="00AE2BEF">
        <w:rPr>
          <w:rFonts w:cs="Arial"/>
          <w:b w:val="0"/>
          <w:szCs w:val="22"/>
        </w:rPr>
        <w:t xml:space="preserve">, </w:t>
      </w:r>
      <w:r w:rsidR="002F693A">
        <w:rPr>
          <w:rFonts w:cs="Arial"/>
          <w:b w:val="0"/>
          <w:szCs w:val="22"/>
        </w:rPr>
        <w:t>natural language processing</w:t>
      </w:r>
      <w:r w:rsidR="00AE2BEF">
        <w:rPr>
          <w:rFonts w:cs="Arial"/>
          <w:b w:val="0"/>
          <w:szCs w:val="22"/>
        </w:rPr>
        <w:t>, and machine learning.</w:t>
      </w:r>
      <w:r w:rsidR="00130F3F">
        <w:rPr>
          <w:rFonts w:cs="Arial"/>
          <w:b w:val="0"/>
          <w:szCs w:val="22"/>
        </w:rPr>
        <w:t xml:space="preserve"> </w:t>
      </w:r>
      <w:r w:rsidR="009A4D23">
        <w:rPr>
          <w:rFonts w:cs="Arial"/>
          <w:b w:val="0"/>
          <w:szCs w:val="22"/>
        </w:rPr>
        <w:t xml:space="preserve">My general research interest and a strong publication record in semi-supervised methods and information extraction will allow me to contribute </w:t>
      </w:r>
      <w:r w:rsidR="00143B61">
        <w:rPr>
          <w:rFonts w:cs="Arial"/>
          <w:b w:val="0"/>
          <w:szCs w:val="22"/>
        </w:rPr>
        <w:t xml:space="preserve">to </w:t>
      </w:r>
      <w:r w:rsidR="009A4D23">
        <w:rPr>
          <w:rFonts w:cs="Arial"/>
          <w:b w:val="0"/>
          <w:szCs w:val="22"/>
        </w:rPr>
        <w:t>the specific aim 2 of this proposal.</w:t>
      </w:r>
      <w:r w:rsidR="00D41CC2">
        <w:rPr>
          <w:rFonts w:cs="Arial"/>
          <w:b w:val="0"/>
          <w:szCs w:val="22"/>
        </w:rPr>
        <w:t xml:space="preserve"> Tim leadership…</w:t>
      </w:r>
    </w:p>
    <w:p w14:paraId="68F7F7D4" w14:textId="2635FD87" w:rsidR="00475BFE" w:rsidRDefault="00E67A05" w:rsidP="00475BFE">
      <w:pPr>
        <w:pStyle w:val="Heading1"/>
      </w:pPr>
      <w:r w:rsidRPr="00D825A1">
        <w:t>B.</w:t>
      </w:r>
      <w:r w:rsidRPr="00D825A1">
        <w:tab/>
        <w:t>Positions and Honors</w:t>
      </w:r>
    </w:p>
    <w:p w14:paraId="0EA40396" w14:textId="5AFED81C" w:rsidR="00475BFE" w:rsidRPr="00475BFE" w:rsidRDefault="00475BFE" w:rsidP="00475BFE">
      <w:pPr>
        <w:rPr>
          <w:b/>
          <w:u w:val="single"/>
        </w:rPr>
      </w:pPr>
      <w:r w:rsidRPr="00475BFE">
        <w:rPr>
          <w:b/>
          <w:u w:val="single"/>
        </w:rPr>
        <w:t>Positions and Employment</w:t>
      </w:r>
    </w:p>
    <w:p w14:paraId="004BE1DD" w14:textId="77777777" w:rsidR="00475BFE" w:rsidRPr="00475BFE" w:rsidRDefault="00475BFE" w:rsidP="00475BFE"/>
    <w:p w14:paraId="76E3566F" w14:textId="77777777" w:rsidR="003A7262" w:rsidRDefault="003A7262" w:rsidP="003A7262">
      <w:r>
        <w:t>1999-2000 Development Analyst, Commonwealth Edison, Chicago, IL</w:t>
      </w:r>
    </w:p>
    <w:p w14:paraId="0A77D118" w14:textId="77777777" w:rsidR="003A7262" w:rsidRDefault="003A7262" w:rsidP="003A7262">
      <w:r>
        <w:t>2000-2003 Senior Software Engineer, Motorola, Inc., Arlington Heights, IL</w:t>
      </w:r>
    </w:p>
    <w:p w14:paraId="319D476F" w14:textId="7C19A559" w:rsidR="003A7262" w:rsidRDefault="003A7262" w:rsidP="003A7262">
      <w:r>
        <w:t>2005</w:t>
      </w:r>
      <w:r w:rsidR="00D50161">
        <w:t xml:space="preserve">          </w:t>
      </w:r>
      <w:r>
        <w:t>Research Scientist, Semantic Discovery, Boulder, CO</w:t>
      </w:r>
    </w:p>
    <w:p w14:paraId="79CA2C43" w14:textId="77777777" w:rsidR="003A7262" w:rsidRDefault="003A7262" w:rsidP="003A7262">
      <w:r>
        <w:t>2005-2010 Research Assistant, University of Colorado, Boulder, CO</w:t>
      </w:r>
    </w:p>
    <w:p w14:paraId="5C10F65B" w14:textId="77777777" w:rsidR="003A7262" w:rsidRDefault="003A7262" w:rsidP="003A7262">
      <w:r>
        <w:t>2010-2011 Postdoctoral Research Associate, University of Colorado, Boulder, CO.</w:t>
      </w:r>
    </w:p>
    <w:p w14:paraId="11C7F02E" w14:textId="77777777" w:rsidR="003A7262" w:rsidRDefault="003A7262" w:rsidP="003A7262">
      <w:r>
        <w:t>2011-2014 Research Fellow, Boston Children’s Hospital and Harvard Medical School, Boston, MA</w:t>
      </w:r>
    </w:p>
    <w:p w14:paraId="3E55D680" w14:textId="77777777" w:rsidR="003A7262" w:rsidRDefault="003A7262" w:rsidP="003A7262">
      <w:r>
        <w:t>2014-2015 Associate Scientific Researcher, Boston Children’s Hospital, Boston, MA</w:t>
      </w:r>
    </w:p>
    <w:p w14:paraId="21B7B5E9" w14:textId="47BF7B44" w:rsidR="003A7262" w:rsidRDefault="003A7262" w:rsidP="003A7262">
      <w:r>
        <w:lastRenderedPageBreak/>
        <w:t>2014-2015 Instructor, Harvard Medical School, Boston, MA</w:t>
      </w:r>
    </w:p>
    <w:p w14:paraId="1B77E9BD" w14:textId="36F4D445" w:rsidR="008D2A7F" w:rsidRDefault="008D2A7F" w:rsidP="003A7262">
      <w:r>
        <w:t>2016</w:t>
      </w:r>
      <w:r w:rsidR="007F76B7">
        <w:t>-</w:t>
      </w:r>
      <w:r w:rsidR="00772DE7">
        <w:t xml:space="preserve">         </w:t>
      </w:r>
      <w:r w:rsidR="00AE2BEF">
        <w:t>Assistant</w:t>
      </w:r>
      <w:r>
        <w:t xml:space="preserve"> Professor, Loyola U</w:t>
      </w:r>
      <w:r w:rsidR="00100E52">
        <w:t>niversity, Chicago, IL</w:t>
      </w:r>
    </w:p>
    <w:p w14:paraId="54642A3B" w14:textId="77777777" w:rsidR="00D83169" w:rsidRDefault="00D83169" w:rsidP="003A7262"/>
    <w:p w14:paraId="3BC94865" w14:textId="129F4BF2" w:rsidR="00475BFE" w:rsidRPr="00475BFE" w:rsidRDefault="00475BFE" w:rsidP="003A7262">
      <w:pPr>
        <w:rPr>
          <w:b/>
          <w:u w:val="single"/>
        </w:rPr>
      </w:pPr>
      <w:r w:rsidRPr="00475BFE">
        <w:rPr>
          <w:b/>
          <w:u w:val="single"/>
        </w:rPr>
        <w:t>Select Other Experience and Professional Memberships</w:t>
      </w:r>
    </w:p>
    <w:p w14:paraId="0431515E" w14:textId="77777777" w:rsidR="00475BFE" w:rsidRDefault="00475BFE" w:rsidP="003A7262"/>
    <w:p w14:paraId="4009C5D9" w14:textId="77777777" w:rsidR="007302D2" w:rsidRDefault="007302D2" w:rsidP="00D83169">
      <w:r>
        <w:t xml:space="preserve">2015 </w:t>
      </w:r>
      <w:r w:rsidR="00D83169">
        <w:t xml:space="preserve">American Medical Informatics Association (AMIA) Symposium. Paper Reviewer. </w:t>
      </w:r>
    </w:p>
    <w:p w14:paraId="25106DC0" w14:textId="77777777" w:rsidR="00F36113" w:rsidRDefault="007302D2" w:rsidP="00D83169">
      <w:r>
        <w:t xml:space="preserve">2015 </w:t>
      </w:r>
      <w:r w:rsidR="00D83169">
        <w:t xml:space="preserve">Association for Computational Linguistics (ACL) conference. Program Committee. </w:t>
      </w:r>
    </w:p>
    <w:p w14:paraId="7A2E16DB" w14:textId="13931C5C" w:rsidR="00F36113" w:rsidRDefault="00F36113" w:rsidP="00D83169">
      <w:r>
        <w:t>2015</w:t>
      </w:r>
      <w:r w:rsidR="00D83169">
        <w:t xml:space="preserve"> Association for Computational Linguistics (ACL) conference. Paper Reviewer. </w:t>
      </w:r>
    </w:p>
    <w:p w14:paraId="579B5A17" w14:textId="0DB3C320" w:rsidR="00D83169" w:rsidRDefault="00F36113" w:rsidP="00D83169">
      <w:r>
        <w:t>2015</w:t>
      </w:r>
      <w:r w:rsidR="00D83169">
        <w:t xml:space="preserve"> SemEval 2015. Paper Reviewer. </w:t>
      </w:r>
    </w:p>
    <w:p w14:paraId="4BC686D0" w14:textId="0DCA7AE7" w:rsidR="00CD4018" w:rsidRDefault="00CD4018" w:rsidP="00D83169">
      <w:r>
        <w:t xml:space="preserve">2015 </w:t>
      </w:r>
      <w:r w:rsidR="00D83169">
        <w:t xml:space="preserve">International Conference on Computational Semantics (IWCS). Program Committee. </w:t>
      </w:r>
    </w:p>
    <w:p w14:paraId="7EEDCD0E" w14:textId="77777777" w:rsidR="00CD4018" w:rsidRDefault="00CD4018" w:rsidP="00D83169">
      <w:r>
        <w:t xml:space="preserve">2015 </w:t>
      </w:r>
      <w:r w:rsidR="00D83169">
        <w:t xml:space="preserve">International Conference on Computational </w:t>
      </w:r>
      <w:r>
        <w:t>Semantics (IWCS). Paper Reviewer</w:t>
      </w:r>
      <w:r w:rsidR="00D83169">
        <w:t xml:space="preserve">. </w:t>
      </w:r>
    </w:p>
    <w:p w14:paraId="7DDC1545" w14:textId="2CB74E34" w:rsidR="00D83169" w:rsidRDefault="00CD4018" w:rsidP="00D83169">
      <w:r>
        <w:t xml:space="preserve">2013 </w:t>
      </w:r>
      <w:r w:rsidR="00D83169">
        <w:t xml:space="preserve">RANLP NLP for Medicine and Biology Workshop. Paper Reviewer. </w:t>
      </w:r>
    </w:p>
    <w:p w14:paraId="266F6D1A" w14:textId="77777777" w:rsidR="00CD4018" w:rsidRDefault="00CD4018" w:rsidP="00D83169">
      <w:r>
        <w:t xml:space="preserve">2013 </w:t>
      </w:r>
      <w:r w:rsidR="00D83169">
        <w:t xml:space="preserve">American Medical Informatics Association (AMIA) Symposium. Paper Reviewer. </w:t>
      </w:r>
    </w:p>
    <w:p w14:paraId="4DC8DD57" w14:textId="77777777" w:rsidR="00CD4018" w:rsidRDefault="00CD4018" w:rsidP="00D83169">
      <w:r>
        <w:t xml:space="preserve">2013 </w:t>
      </w:r>
      <w:r w:rsidR="00D83169">
        <w:t xml:space="preserve">International Conference on Computational Semantics (IWCS). Program Committee. </w:t>
      </w:r>
    </w:p>
    <w:p w14:paraId="701ECBD1" w14:textId="77777777" w:rsidR="00CD4018" w:rsidRDefault="00CD4018" w:rsidP="00D83169">
      <w:r>
        <w:t xml:space="preserve">2013 </w:t>
      </w:r>
      <w:r w:rsidR="00D83169">
        <w:t xml:space="preserve">International Conference on Computational Semantics (IWCS). Paper Reviewer. </w:t>
      </w:r>
    </w:p>
    <w:p w14:paraId="4F417207" w14:textId="77777777" w:rsidR="00CD4018" w:rsidRDefault="00CD4018" w:rsidP="00D83169">
      <w:r>
        <w:t xml:space="preserve">2011 </w:t>
      </w:r>
      <w:r w:rsidR="00D83169">
        <w:t xml:space="preserve">i2b2/VA/Cincinnati 2011 Shared Task and Workshop. Paper Reviewer. </w:t>
      </w:r>
    </w:p>
    <w:p w14:paraId="7F28EE00" w14:textId="782C8997" w:rsidR="00D83169" w:rsidRDefault="00CD4018" w:rsidP="00D83169">
      <w:r>
        <w:t xml:space="preserve">2011 </w:t>
      </w:r>
      <w:r w:rsidR="00D83169">
        <w:t>Computational Linguistics. Paper Reviewer.</w:t>
      </w:r>
    </w:p>
    <w:p w14:paraId="0CF3914C" w14:textId="77777777" w:rsidR="00CD4018" w:rsidRDefault="00CD4018" w:rsidP="00D83169">
      <w:r>
        <w:t xml:space="preserve">2010 </w:t>
      </w:r>
      <w:r w:rsidR="00D83169">
        <w:t xml:space="preserve">SemEval 2010. Program Committee. </w:t>
      </w:r>
    </w:p>
    <w:p w14:paraId="29B88B21" w14:textId="27BE2F1B" w:rsidR="00CD4018" w:rsidRDefault="00CD4018" w:rsidP="00D83169">
      <w:r>
        <w:t xml:space="preserve">2010 </w:t>
      </w:r>
      <w:r w:rsidR="00D83169">
        <w:t>SemEval 2010. Paper Reviewer.</w:t>
      </w:r>
    </w:p>
    <w:p w14:paraId="21B4FF7D" w14:textId="1BDBA47C" w:rsidR="00D83169" w:rsidRPr="003A7262" w:rsidRDefault="001B00A1" w:rsidP="00D83169">
      <w:r>
        <w:t xml:space="preserve">2010 </w:t>
      </w:r>
      <w:r w:rsidR="00D83169">
        <w:t xml:space="preserve">SemEval 2010 Tasks 14: Word Sense Induction &amp; Disambiguation Task. Organizing Committee. </w:t>
      </w:r>
    </w:p>
    <w:p w14:paraId="385D7552" w14:textId="713BFEA8" w:rsidR="00BD7C8E" w:rsidRDefault="00E67A05" w:rsidP="004224D0">
      <w:pPr>
        <w:pStyle w:val="Heading1"/>
      </w:pPr>
      <w:r>
        <w:t>C.</w:t>
      </w:r>
      <w:r>
        <w:tab/>
      </w:r>
      <w:r w:rsidR="00C00F42">
        <w:t>Contribution to Science</w:t>
      </w:r>
    </w:p>
    <w:p w14:paraId="1D53DDD9" w14:textId="3C81620C" w:rsidR="00076CFB" w:rsidRDefault="00BD7C8E" w:rsidP="00412CCF">
      <w:r w:rsidRPr="00260244">
        <w:rPr>
          <w:b/>
        </w:rPr>
        <w:t xml:space="preserve">1. </w:t>
      </w:r>
      <w:r w:rsidR="001476C9" w:rsidRPr="00260244">
        <w:rPr>
          <w:b/>
        </w:rPr>
        <w:t>Efficient and c</w:t>
      </w:r>
      <w:r w:rsidR="00A30AB1" w:rsidRPr="00260244">
        <w:rPr>
          <w:b/>
        </w:rPr>
        <w:t>ost-effective</w:t>
      </w:r>
      <w:r w:rsidR="0068686E">
        <w:rPr>
          <w:b/>
        </w:rPr>
        <w:t xml:space="preserve"> machine learning</w:t>
      </w:r>
      <w:r w:rsidR="00A30AB1" w:rsidRPr="00260244">
        <w:rPr>
          <w:b/>
        </w:rPr>
        <w:t xml:space="preserve"> model development</w:t>
      </w:r>
      <w:r w:rsidR="00A30AB1">
        <w:t>: S</w:t>
      </w:r>
      <w:r w:rsidR="00412CCF">
        <w:t xml:space="preserve">upervised learning is widely used in </w:t>
      </w:r>
      <w:r w:rsidR="007801C4">
        <w:t>NLP</w:t>
      </w:r>
      <w:r w:rsidR="00412CCF">
        <w:t>. However, it requires annotated training data, which is expensive to obtain. How does one choose the data for annotation? Random sampling is a common approach but not the most efficient one. Various types of selective sampling can be used to achieve the same level of performance as random sampling but with less data.</w:t>
      </w:r>
      <w:r w:rsidR="001476C9">
        <w:t xml:space="preserve"> </w:t>
      </w:r>
      <w:r w:rsidR="00412CCF">
        <w:t xml:space="preserve">Active learning is one type of selective sampling, but in many situations it is not practical (e.g. in a multiple-annotator, double-annotation environment). I experimented with various more practical alternatives to the classic active learning, and showed that it can lead to a sizable reduction in the amount of annotation both in the newswire domain </w:t>
      </w:r>
      <w:r w:rsidR="00DC0E4C">
        <w:fldChar w:fldCharType="begin" w:fldLock="1"/>
      </w:r>
      <w:r w:rsidR="00285FB0">
        <w:instrText>ADDIN CSL_CITATION { "citationItems" : [ { "id" : "ITEM-1", "itemData" : { "author" : [ { "dropping-particle" : "", "family" : "Dligach", "given" : "Dmitriy", "non-dropping-particle" : "", "parse-names" : false, "suffix" : "" }, { "dropping-particle" : "", "family" : "Palmer", "given" : "Martha", "non-dropping-particle" : "", "parse-names" : false, "suffix" : "" } ], "container-title" : "Proceedings of the 49th Annual Meeting of the Association for Computational Linguistics: Human Language Technologies: short papers-Volume 2", "id" : "ITEM-1", "issued" : { "date-parts" : [ [ "2011" ] ] }, "page" : "6-10", "title" : "Good seed makes a good crop: accelerating active learning using language modeling", "type" : "paper-conference" }, "uris" : [ "http://www.mendeley.com/documents/?uuid=83cbbb7d-f423-489d-ad5f-fbbb4fff9013" ] } ], "mendeley" : { "formattedCitation" : "[1]", "plainTextFormattedCitation" : "[1]", "previouslyFormattedCitation" : "[1]" }, "properties" : { "noteIndex" : 0 }, "schema" : "https://github.com/citation-style-language/schema/raw/master/csl-citation.json" }</w:instrText>
      </w:r>
      <w:r w:rsidR="00DC0E4C">
        <w:fldChar w:fldCharType="separate"/>
      </w:r>
      <w:r w:rsidR="00AA6139" w:rsidRPr="00AA6139">
        <w:rPr>
          <w:noProof/>
        </w:rPr>
        <w:t>[</w:t>
      </w:r>
      <w:r w:rsidR="00B34FEC">
        <w:rPr>
          <w:noProof/>
        </w:rPr>
        <w:t>2</w:t>
      </w:r>
      <w:r w:rsidR="00AA6139" w:rsidRPr="00AA6139">
        <w:rPr>
          <w:noProof/>
        </w:rPr>
        <w:t>]</w:t>
      </w:r>
      <w:r w:rsidR="00DC0E4C">
        <w:fldChar w:fldCharType="end"/>
      </w:r>
      <w:r w:rsidR="00A30AB1">
        <w:t xml:space="preserve"> </w:t>
      </w:r>
      <w:r w:rsidR="00DC0E4C">
        <w:t>and in the clinical domain</w:t>
      </w:r>
      <w:r w:rsidR="00AE5A14">
        <w:t xml:space="preserve"> </w:t>
      </w:r>
      <w:r w:rsidR="00DC0E4C">
        <w:fldChar w:fldCharType="begin" w:fldLock="1"/>
      </w:r>
      <w:r w:rsidR="00076CFB">
        <w:instrText>ADDIN CSL_CITATION { "citationItems" : [ { "id" : "ITEM-1", "itemData" : { "author" : [ { "dropping-particle" : "", "family" : "Dligach", "given" : "Dmitriy", "non-dropping-particle" : "", "parse-names" : false, "suffix" : "" }, { "dropping-particle" : "", "family" : "Miller", "given" : "Timothy A", "non-dropping-particle" : "", "parse-names" : false, "suffix" : "" }, { "dropping-particle" : "", "family" : "Savova", "given" : "Guergana K", "non-dropping-particle" : "", "parse-names" : false, "suffix" : "" } ], "container-title" : "Proceedings of the Workshop on NLP for Medicine and Biology associated with RANLP", "id" : "ITEM-1", "issued" : { "date-parts" : [ [ "2013" ] ] }, "page" : "1-8", "title" : "Active Learning for Phenotyping Tasks", "type" : "paper-conference" }, "uris" : [ "http://www.mendeley.com/documents/?uuid=3cd4a085-25c0-4dc0-92a2-ebb9b174ac52" ] } ], "mendeley" : { "formattedCitation" : "[2]", "plainTextFormattedCitation" : "[2]", "previouslyFormattedCitation" : "[2]" }, "properties" : { "noteIndex" : 0 }, "schema" : "https://github.com/citation-style-language/schema/raw/master/csl-citation.json" }</w:instrText>
      </w:r>
      <w:r w:rsidR="00DC0E4C">
        <w:fldChar w:fldCharType="separate"/>
      </w:r>
      <w:r w:rsidR="002F077E" w:rsidRPr="002F077E">
        <w:rPr>
          <w:noProof/>
        </w:rPr>
        <w:t>[</w:t>
      </w:r>
      <w:r w:rsidR="00B34FEC">
        <w:rPr>
          <w:noProof/>
        </w:rPr>
        <w:t>3</w:t>
      </w:r>
      <w:r w:rsidR="002F077E" w:rsidRPr="002F077E">
        <w:rPr>
          <w:noProof/>
        </w:rPr>
        <w:t>]</w:t>
      </w:r>
      <w:r w:rsidR="00DC0E4C">
        <w:fldChar w:fldCharType="end"/>
      </w:r>
      <w:r w:rsidR="00DC0E4C">
        <w:t xml:space="preserve">. </w:t>
      </w:r>
      <w:r w:rsidR="00412CCF">
        <w:t xml:space="preserve">I also </w:t>
      </w:r>
      <w:r w:rsidR="00AA03CD">
        <w:t>evaluated</w:t>
      </w:r>
      <w:r w:rsidR="00412CCF">
        <w:t xml:space="preserve"> the relative benefits of various popular annotation practices such as single annotation and double annotation and ways of reducing their costs. I proposed several approaches to reducing the amount of the second round of annotation. By double annotating only a carefully selected subset of potentially erroneous and hard-to-annotate single annotated examples, the amount of the second round of annotation can be reduced by more than half without sacrificing the performance</w:t>
      </w:r>
      <w:r w:rsidR="00736A7B">
        <w:t xml:space="preserve"> </w:t>
      </w:r>
      <w:r w:rsidR="00736A7B">
        <w:fldChar w:fldCharType="begin" w:fldLock="1"/>
      </w:r>
      <w:r w:rsidR="00076CFB">
        <w:instrText>ADDIN CSL_CITATION { "citationItems" : [ { "id" : "ITEM-1", "itemData" : { "author" : [ { "dropping-particle" : "", "family" : "Dligach", "given" : "Dmitriy", "non-dropping-particle" : "", "parse-names" : false, "suffix" : "" }, { "dropping-particle" : "", "family" : "Palmer", "given" : "Martha", "non-dropping-particle" : "", "parse-names" : false, "suffix" : "" } ], "container-title" : "Proceedings of the 5th Linguistic Annotation Workshop", "id" : "ITEM-1", "issued" : { "date-parts" : [ [ "2011" ] ] }, "page" : "65-73", "title" : "Reducing the need for double annotation", "type" : "paper-conference" }, "uris" : [ "http://www.mendeley.com/documents/?uuid=07c43798-82b8-4e6a-ac9d-f17e9c93ce55" ] } ], "mendeley" : { "formattedCitation" : "[3]", "plainTextFormattedCitation" : "[3]", "previouslyFormattedCitation" : "[3]" }, "properties" : { "noteIndex" : 0 }, "schema" : "https://github.com/citation-style-language/schema/raw/master/csl-citation.json" }</w:instrText>
      </w:r>
      <w:r w:rsidR="00736A7B">
        <w:fldChar w:fldCharType="separate"/>
      </w:r>
      <w:r w:rsidR="00BE23AD">
        <w:rPr>
          <w:noProof/>
        </w:rPr>
        <w:t>[4</w:t>
      </w:r>
      <w:r w:rsidR="002F077E" w:rsidRPr="002F077E">
        <w:rPr>
          <w:noProof/>
        </w:rPr>
        <w:t>]</w:t>
      </w:r>
      <w:r w:rsidR="00736A7B">
        <w:fldChar w:fldCharType="end"/>
      </w:r>
      <w:r w:rsidR="00736A7B">
        <w:t>.</w:t>
      </w:r>
      <w:r w:rsidR="00412CCF">
        <w:t xml:space="preserve"> </w:t>
      </w:r>
      <w:r w:rsidR="00964CC7">
        <w:t xml:space="preserve">More recently, I </w:t>
      </w:r>
      <w:r w:rsidR="00487A34">
        <w:t xml:space="preserve">conducted a series of experiments with semi-supervised learning and </w:t>
      </w:r>
      <w:r w:rsidR="002B4EF7">
        <w:t>demonstrated that</w:t>
      </w:r>
      <w:r w:rsidR="00964CC7">
        <w:t xml:space="preserve"> unlabeled data can help improve the performance of phenotyping mode</w:t>
      </w:r>
      <w:r w:rsidR="00007FB0">
        <w:t xml:space="preserve">ls </w:t>
      </w:r>
      <w:r w:rsidR="001C4F95">
        <w:t>while significantly cutting</w:t>
      </w:r>
      <w:r w:rsidR="006125BB">
        <w:t xml:space="preserve"> the cost of</w:t>
      </w:r>
      <w:r w:rsidR="004324AE">
        <w:t xml:space="preserve"> </w:t>
      </w:r>
      <w:r w:rsidR="006125BB">
        <w:t>annotation</w:t>
      </w:r>
      <w:r w:rsidR="001C4F95">
        <w:t xml:space="preserve"> </w:t>
      </w:r>
      <w:r w:rsidR="00007FB0">
        <w:t>[1].</w:t>
      </w:r>
    </w:p>
    <w:p w14:paraId="14CF0466" w14:textId="77777777" w:rsidR="00D81320" w:rsidRDefault="00D81320" w:rsidP="00412CCF"/>
    <w:p w14:paraId="6FF87BED" w14:textId="60DA5EE8" w:rsidR="00DD3F97" w:rsidRPr="00D62C40" w:rsidRDefault="00D81320" w:rsidP="00412CCF">
      <w:pPr>
        <w:rPr>
          <w:i/>
        </w:rPr>
      </w:pPr>
      <w:r>
        <w:t xml:space="preserve">1        </w:t>
      </w:r>
      <w:r w:rsidR="003D7D31">
        <w:t>Dligach D</w:t>
      </w:r>
      <w:r w:rsidRPr="00D81320">
        <w:t>, Miller</w:t>
      </w:r>
      <w:r w:rsidR="003D7D31">
        <w:t xml:space="preserve"> TA</w:t>
      </w:r>
      <w:r w:rsidRPr="00D81320">
        <w:t>, Savova</w:t>
      </w:r>
      <w:r w:rsidR="003D7D31">
        <w:t xml:space="preserve"> GK</w:t>
      </w:r>
      <w:r w:rsidRPr="00D81320">
        <w:t>. Semi-supervised Learning for Phenotyping Tasks. In</w:t>
      </w:r>
      <w:r w:rsidR="00D62C40">
        <w:t xml:space="preserve">: </w:t>
      </w:r>
      <w:r w:rsidR="00D62C40">
        <w:rPr>
          <w:i/>
        </w:rPr>
        <w:t>Proceedings of</w:t>
      </w:r>
    </w:p>
    <w:p w14:paraId="64E869EF" w14:textId="4F6BF769" w:rsidR="00D81320" w:rsidRDefault="00DD3F97" w:rsidP="00412CCF">
      <w:r>
        <w:t xml:space="preserve">         </w:t>
      </w:r>
      <w:r w:rsidR="00D81320" w:rsidRPr="00D81320">
        <w:t xml:space="preserve"> </w:t>
      </w:r>
      <w:r w:rsidR="00D81320" w:rsidRPr="007423DE">
        <w:rPr>
          <w:i/>
        </w:rPr>
        <w:t>American Medical Informatics Association Symposium 2015</w:t>
      </w:r>
      <w:r w:rsidR="00D81320" w:rsidRPr="00D81320">
        <w:t>. San Francisco, CA. November, 2015.</w:t>
      </w:r>
    </w:p>
    <w:p w14:paraId="0EAE0133" w14:textId="53D51791" w:rsidR="00076CFB" w:rsidRPr="00076CFB" w:rsidRDefault="000064D3" w:rsidP="00076CFB">
      <w:pPr>
        <w:pStyle w:val="NormalWeb"/>
        <w:ind w:left="640" w:hanging="640"/>
        <w:rPr>
          <w:rFonts w:eastAsiaTheme="minorEastAsia"/>
          <w:noProof/>
        </w:rPr>
      </w:pPr>
      <w:r>
        <w:rPr>
          <w:noProof/>
        </w:rPr>
        <w:t>2</w:t>
      </w:r>
      <w:r w:rsidR="00076CFB" w:rsidRPr="00076CFB">
        <w:rPr>
          <w:noProof/>
        </w:rPr>
        <w:t xml:space="preserve"> </w:t>
      </w:r>
      <w:r w:rsidR="00076CFB" w:rsidRPr="00076CFB">
        <w:rPr>
          <w:noProof/>
        </w:rPr>
        <w:tab/>
        <w:t xml:space="preserve">Dligach D, Palmer M. Good seed makes a good crop: accelerating active learning using language modeling. In: </w:t>
      </w:r>
      <w:r w:rsidR="00076CFB" w:rsidRPr="00076CFB">
        <w:rPr>
          <w:i/>
          <w:iCs/>
          <w:noProof/>
        </w:rPr>
        <w:t>Proceedings of the 49th Annual Meeting of the Association for Computational Linguistics: Human Language Technologies: short papers-Volume 2</w:t>
      </w:r>
      <w:r w:rsidR="00076CFB" w:rsidRPr="00076CFB">
        <w:rPr>
          <w:noProof/>
        </w:rPr>
        <w:t>. 2011. 6–10.</w:t>
      </w:r>
    </w:p>
    <w:p w14:paraId="4470BB86" w14:textId="67CF9728" w:rsidR="00076CFB" w:rsidRPr="00076CFB" w:rsidRDefault="000064D3" w:rsidP="00076CFB">
      <w:pPr>
        <w:pStyle w:val="NormalWeb"/>
        <w:ind w:left="640" w:hanging="640"/>
        <w:rPr>
          <w:noProof/>
        </w:rPr>
      </w:pPr>
      <w:r>
        <w:rPr>
          <w:noProof/>
        </w:rPr>
        <w:t>3</w:t>
      </w:r>
      <w:r w:rsidR="00076CFB" w:rsidRPr="00076CFB">
        <w:rPr>
          <w:noProof/>
        </w:rPr>
        <w:t xml:space="preserve"> </w:t>
      </w:r>
      <w:r w:rsidR="00076CFB" w:rsidRPr="00076CFB">
        <w:rPr>
          <w:noProof/>
        </w:rPr>
        <w:tab/>
        <w:t xml:space="preserve">Dligach D, Miller TA, Savova GK. Active Learning for Phenotyping Tasks. In: </w:t>
      </w:r>
      <w:r w:rsidR="00076CFB" w:rsidRPr="00076CFB">
        <w:rPr>
          <w:i/>
          <w:iCs/>
          <w:noProof/>
        </w:rPr>
        <w:t>Proceedings of the Workshop on NLP for Medicine and Biology associated with RANLP</w:t>
      </w:r>
      <w:r w:rsidR="00076CFB" w:rsidRPr="00076CFB">
        <w:rPr>
          <w:noProof/>
        </w:rPr>
        <w:t>. 2013. 1–8.</w:t>
      </w:r>
    </w:p>
    <w:p w14:paraId="360ED11D" w14:textId="357B45C7" w:rsidR="00BC336C" w:rsidRDefault="000064D3" w:rsidP="000064D3">
      <w:pPr>
        <w:pStyle w:val="NormalWeb"/>
        <w:ind w:left="640" w:hanging="640"/>
        <w:rPr>
          <w:noProof/>
        </w:rPr>
      </w:pPr>
      <w:r>
        <w:rPr>
          <w:noProof/>
        </w:rPr>
        <w:t>4</w:t>
      </w:r>
      <w:r w:rsidR="00076CFB" w:rsidRPr="00076CFB">
        <w:rPr>
          <w:noProof/>
        </w:rPr>
        <w:t xml:space="preserve"> </w:t>
      </w:r>
      <w:r w:rsidR="00076CFB" w:rsidRPr="00076CFB">
        <w:rPr>
          <w:noProof/>
        </w:rPr>
        <w:tab/>
        <w:t xml:space="preserve">Dligach D, Palmer M. Reducing the need for double annotation. In: </w:t>
      </w:r>
      <w:r w:rsidR="00076CFB" w:rsidRPr="00076CFB">
        <w:rPr>
          <w:i/>
          <w:iCs/>
          <w:noProof/>
        </w:rPr>
        <w:t>Proceedings of the 5th Linguistic Annotation Workshop</w:t>
      </w:r>
      <w:r w:rsidR="00076CFB" w:rsidRPr="00076CFB">
        <w:rPr>
          <w:noProof/>
        </w:rPr>
        <w:t>. 2011. 65–73.</w:t>
      </w:r>
    </w:p>
    <w:p w14:paraId="6CBE7A85" w14:textId="6F7494D0" w:rsidR="00DD658F" w:rsidRDefault="00A51606" w:rsidP="00C076C6">
      <w:r>
        <w:rPr>
          <w:b/>
        </w:rPr>
        <w:t xml:space="preserve">2. </w:t>
      </w:r>
      <w:r w:rsidR="00A828B5">
        <w:rPr>
          <w:b/>
        </w:rPr>
        <w:t xml:space="preserve">Deep semantic analysis </w:t>
      </w:r>
      <w:r w:rsidR="005A1FBA">
        <w:rPr>
          <w:b/>
        </w:rPr>
        <w:t xml:space="preserve">of </w:t>
      </w:r>
      <w:r>
        <w:rPr>
          <w:b/>
        </w:rPr>
        <w:t>clinical narratives:</w:t>
      </w:r>
      <w:r>
        <w:t xml:space="preserve"> </w:t>
      </w:r>
      <w:r w:rsidRPr="00A51606">
        <w:t xml:space="preserve">Current state-of-the-art clinical natural language processing systems are capable of extracting medically relevant textual entities from electronic health records, such as </w:t>
      </w:r>
      <w:r w:rsidR="0094070E">
        <w:t>“</w:t>
      </w:r>
      <w:r w:rsidRPr="00A51606">
        <w:t>severe pain</w:t>
      </w:r>
      <w:r w:rsidR="0094070E">
        <w:t>”</w:t>
      </w:r>
      <w:r w:rsidRPr="00A51606">
        <w:t xml:space="preserve"> and </w:t>
      </w:r>
      <w:r w:rsidR="0094070E">
        <w:t>“</w:t>
      </w:r>
      <w:r w:rsidRPr="00A51606">
        <w:t>left arm</w:t>
      </w:r>
      <w:r w:rsidR="0094070E">
        <w:t>”</w:t>
      </w:r>
      <w:r w:rsidRPr="00A51606">
        <w:t xml:space="preserve">. My goal as a researcher is to develop approaches that make a deeper level of semantic analysis possible. </w:t>
      </w:r>
      <w:r w:rsidR="00865D3D">
        <w:t>I</w:t>
      </w:r>
      <w:r w:rsidR="000F06D0">
        <w:t>n the examples</w:t>
      </w:r>
      <w:r w:rsidR="00865D3D">
        <w:t xml:space="preserve"> mentioned above,</w:t>
      </w:r>
      <w:r w:rsidR="000F06D0">
        <w:t xml:space="preserve"> I would like to be able to discover that</w:t>
      </w:r>
      <w:r w:rsidR="000F06D0" w:rsidRPr="00A51606">
        <w:t xml:space="preserve"> </w:t>
      </w:r>
      <w:r w:rsidR="000F06D0" w:rsidRPr="00A51606">
        <w:lastRenderedPageBreak/>
        <w:t xml:space="preserve">the </w:t>
      </w:r>
      <w:r w:rsidR="000F06D0">
        <w:t>“</w:t>
      </w:r>
      <w:r w:rsidR="000F06D0" w:rsidRPr="00A51606">
        <w:t>pain</w:t>
      </w:r>
      <w:r w:rsidR="000F06D0">
        <w:t xml:space="preserve">” is </w:t>
      </w:r>
      <w:r w:rsidR="000F06D0" w:rsidRPr="00A51606">
        <w:t xml:space="preserve">located in the right arm and that the </w:t>
      </w:r>
      <w:r w:rsidR="000F06D0">
        <w:t>“pain”</w:t>
      </w:r>
      <w:r w:rsidR="000F06D0" w:rsidRPr="00A51606">
        <w:t xml:space="preserve"> is </w:t>
      </w:r>
      <w:r w:rsidR="000F06D0">
        <w:t>“severe”</w:t>
      </w:r>
      <w:r w:rsidR="00376586">
        <w:t xml:space="preserve">. </w:t>
      </w:r>
      <w:r w:rsidRPr="00A51606">
        <w:t xml:space="preserve">Toward that end, I </w:t>
      </w:r>
      <w:r w:rsidR="00156864">
        <w:t xml:space="preserve">led the development of the </w:t>
      </w:r>
      <w:r w:rsidR="0013498E">
        <w:t>methodology for</w:t>
      </w:r>
      <w:r w:rsidRPr="00A51606">
        <w:t xml:space="preserve"> determining the relations between clinical entities</w:t>
      </w:r>
      <w:r w:rsidR="0013498E">
        <w:t xml:space="preserve"> </w:t>
      </w:r>
      <w:r w:rsidR="0013498E">
        <w:fldChar w:fldCharType="begin" w:fldLock="1"/>
      </w:r>
      <w:r w:rsidR="00076CFB">
        <w:instrText>ADDIN CSL_CITATION { "citationItems" : [ { "id" : "ITEM-1", "itemData" : { "ISSN" : "1527-974X", "PMID" : "24091648", "abstract" : "OBJECTIVE: To research computational methods for discovering body site and severity modifiers in clinical texts.\\n\\nMETHODS: We cast the task of discovering body site and severity modifiers as a relation extraction problem in the context of a supervised machine learning framework. We utilize rich linguistic features to represent the pairs of relation arguments and delegate the decision about the nature of the relationship between them to a support vector machine model. We evaluate our models using two corpora that annotate body site and severity modifiers. We also compare the model performance to a number of rule-based baselines. We conduct cross-domain portability experiments. In addition, we carry out feature ablation experiments to determine the contribution of various feature groups. Finally, we perform error analysis and report the sources of errors.\\n\\nRESULTS: The performance of our method for discovering body site modifiers achieves F1 of 0.740-0.908 and our method for discovering severity modifiers achieves F1 of 0.905-0.929.\\n\\nDISCUSSION: Results indicate that both methods perform well on both in-domain and out-domain data, approaching the performance of human annotators. The most salient features are token and named entity features, although syntactic dependency features also contribute to the overall performance. The dominant sources of errors are infrequent patterns in the data and inability of the system to discern deeper semantic structures.\\n\\nCONCLUSIONS: We investigated computational methods for discovering body site and severity modifiers in clinical texts. Our best system is released open source as part of the clinical Text Analysis and Knowledge Extraction System (cTAKES).", "author" : [ { "dropping-particle" : "", "family" : "Dligach", "given" : "Dmitriy", "non-dropping-particle" : "", "parse-names" : false, "suffix" : "" }, { "dropping-particle" : "", "family" : "Bethard", "given" : "Steven", "non-dropping-particle" : "", "parse-names" : false, "suffix" : "" }, { "dropping-particle" : "", "family" : "Becker", "given" : "Lee", "non-dropping-particle" : "", "parse-names" : false, "suffix" : "" }, { "dropping-particle" : "", "family" : "Miller", "given" : "Timothy", "non-dropping-particle" : "", "parse-names" : false, "suffix" : "" }, { "dropping-particle" : "", "family" : "Savova", "given" : "Guergana K", "non-dropping-particle" : "", "parse-names" : false, "suffix" : "" } ], "container-title" : "Journal of the American Medical Informatics Association : JAMIA", "id" : "ITEM-1", "issue" : "3", "issued" : { "date-parts" : [ [ "2014" ] ] }, "page" : "448-54", "title" : "Discovering body site and severity modifiers in clinical texts.", "type" : "article-journal", "volume" : "21" }, "uris" : [ "http://www.mendeley.com/documents/?uuid=f18ff832-df46-4f70-801f-225c1872b06e" ] } ], "mendeley" : { "formattedCitation" : "[5]", "plainTextFormattedCitation" : "[5]", "previouslyFormattedCitation" : "[5]" }, "properties" : { "noteIndex" : 0 }, "schema" : "https://github.com/citation-style-language/schema/raw/master/csl-citation.json" }</w:instrText>
      </w:r>
      <w:r w:rsidR="0013498E">
        <w:fldChar w:fldCharType="separate"/>
      </w:r>
      <w:r w:rsidR="002F077E" w:rsidRPr="002F077E">
        <w:rPr>
          <w:noProof/>
        </w:rPr>
        <w:t>[</w:t>
      </w:r>
      <w:r w:rsidR="00AE4C9F">
        <w:rPr>
          <w:noProof/>
        </w:rPr>
        <w:t>1</w:t>
      </w:r>
      <w:r w:rsidR="002F077E" w:rsidRPr="002F077E">
        <w:rPr>
          <w:noProof/>
        </w:rPr>
        <w:t>]</w:t>
      </w:r>
      <w:r w:rsidR="0013498E">
        <w:fldChar w:fldCharType="end"/>
      </w:r>
      <w:r w:rsidRPr="00A51606">
        <w:t xml:space="preserve">. </w:t>
      </w:r>
      <w:r w:rsidR="0013498E">
        <w:t xml:space="preserve">The proposed methodology was implemented in software </w:t>
      </w:r>
      <w:r w:rsidR="002D4EB9">
        <w:t>as a part of Apache cTAKES (</w:t>
      </w:r>
      <w:hyperlink r:id="rId10" w:history="1">
        <w:r w:rsidR="00524BEF" w:rsidRPr="00E33B1B">
          <w:rPr>
            <w:rStyle w:val="Hyperlink"/>
          </w:rPr>
          <w:t>http://ctakes.apache.org</w:t>
        </w:r>
      </w:hyperlink>
      <w:r w:rsidR="00524BEF">
        <w:t xml:space="preserve">) </w:t>
      </w:r>
      <w:r w:rsidR="0013498E">
        <w:t>and re</w:t>
      </w:r>
      <w:r w:rsidR="00376586">
        <w:t>leased open-source, creating an off-the-shelf solution fine-grained text mining.</w:t>
      </w:r>
    </w:p>
    <w:p w14:paraId="22AFEAAD" w14:textId="58C362CC" w:rsidR="00A51606" w:rsidRDefault="001D4064" w:rsidP="00A87509">
      <w:pPr>
        <w:pStyle w:val="NormalWeb"/>
        <w:ind w:left="640" w:hanging="640"/>
        <w:rPr>
          <w:noProof/>
        </w:rPr>
      </w:pPr>
      <w:r>
        <w:rPr>
          <w:noProof/>
        </w:rPr>
        <w:t>5</w:t>
      </w:r>
      <w:r w:rsidR="00DD658F" w:rsidRPr="00076CFB">
        <w:rPr>
          <w:noProof/>
        </w:rPr>
        <w:t xml:space="preserve"> </w:t>
      </w:r>
      <w:r w:rsidR="00DD658F" w:rsidRPr="00076CFB">
        <w:rPr>
          <w:noProof/>
        </w:rPr>
        <w:tab/>
        <w:t xml:space="preserve">Dligach D, Bethard S, Becker L, </w:t>
      </w:r>
      <w:r w:rsidR="00DD658F" w:rsidRPr="00076CFB">
        <w:rPr>
          <w:i/>
          <w:iCs/>
          <w:noProof/>
        </w:rPr>
        <w:t>et al.</w:t>
      </w:r>
      <w:r w:rsidR="00DD658F" w:rsidRPr="00076CFB">
        <w:rPr>
          <w:noProof/>
        </w:rPr>
        <w:t xml:space="preserve"> Discovering body site and severity modifiers in clinical texts. </w:t>
      </w:r>
      <w:r w:rsidR="00DD658F" w:rsidRPr="00076CFB">
        <w:rPr>
          <w:i/>
          <w:iCs/>
          <w:noProof/>
        </w:rPr>
        <w:t>J Am Med Inform Assoc</w:t>
      </w:r>
      <w:r w:rsidR="00DD658F" w:rsidRPr="00076CFB">
        <w:rPr>
          <w:noProof/>
        </w:rPr>
        <w:t xml:space="preserve"> 2014;</w:t>
      </w:r>
      <w:r w:rsidR="00DD658F" w:rsidRPr="00076CFB">
        <w:rPr>
          <w:b/>
          <w:bCs/>
          <w:noProof/>
        </w:rPr>
        <w:t>21</w:t>
      </w:r>
      <w:r w:rsidR="00DD658F" w:rsidRPr="00076CFB">
        <w:rPr>
          <w:noProof/>
        </w:rPr>
        <w:t>:448–54.</w:t>
      </w:r>
    </w:p>
    <w:p w14:paraId="68E3D050" w14:textId="442DE0A5" w:rsidR="00873DD6" w:rsidRDefault="00B4074D" w:rsidP="00423FFE">
      <w:r>
        <w:rPr>
          <w:b/>
        </w:rPr>
        <w:t>3</w:t>
      </w:r>
      <w:r w:rsidR="00260244" w:rsidRPr="009E03F3">
        <w:rPr>
          <w:b/>
        </w:rPr>
        <w:t>.</w:t>
      </w:r>
      <w:r w:rsidR="00260244">
        <w:t xml:space="preserve"> </w:t>
      </w:r>
      <w:r w:rsidR="00260244" w:rsidRPr="009E03F3">
        <w:rPr>
          <w:b/>
        </w:rPr>
        <w:t>Temporal analysis of clinical narratives</w:t>
      </w:r>
      <w:r w:rsidR="00260244">
        <w:t xml:space="preserve">: </w:t>
      </w:r>
      <w:r w:rsidR="009E03F3" w:rsidRPr="009E03F3">
        <w:t>The notion of temporality has recently received much attention in clinical informatics community due to the fact that many important phenotypes are time-sensitive. For example, discovering patients that had adverse drug reactions requires analyzing the text to determine whether the patien</w:t>
      </w:r>
      <w:r w:rsidR="00430725">
        <w:t xml:space="preserve">t had been exposed to the drug </w:t>
      </w:r>
      <w:r w:rsidR="00430725" w:rsidRPr="00430725">
        <w:rPr>
          <w:i/>
        </w:rPr>
        <w:t>before</w:t>
      </w:r>
      <w:r w:rsidR="009E03F3" w:rsidRPr="009E03F3">
        <w:t xml:space="preserve"> (and not after) the adverse effects were detected. I worked on incorporating temporal information extracted from the text into the model identifying the patients with drug-induced liver toxicity</w:t>
      </w:r>
      <w:r w:rsidR="00430725">
        <w:t xml:space="preserve"> </w:t>
      </w:r>
      <w:r w:rsidR="00430725">
        <w:fldChar w:fldCharType="begin" w:fldLock="1"/>
      </w:r>
      <w:r w:rsidR="00076CFB">
        <w:instrText>ADDIN CSL_CITATION { "citationItems" : [ { "id" : "ITEM-1", "itemData" : { "author" : [ { "dropping-particle" : "", "family" : "Lin", "given" : "Chen", "non-dropping-particle" : "", "parse-names" : false, "suffix" : "" }, { "dropping-particle" : "", "family" : "Karlson", "given" : "Elizabeth W", "non-dropping-particle" : "", "parse-names" : false, "suffix" : "" }, { "dropping-particle" : "", "family" : "Dligach", "given" : "Dmitriy", "non-dropping-particle" : "", "parse-names" : false, "suffix" : "" }, { "dropping-particle" : "", "family" : "Ramirez", "given" : "Monica P", "non-dropping-particle" : "", "parse-names" : false, "suffix" : "" }, { "dropping-particle" : "", "family" : "Miller", "given" : "Timothy A", "non-dropping-particle" : "", "parse-names" : false, "suffix" : "" }, { "dropping-particle" : "", "family" : "Mo", "given" : "Huan", "non-dropping-particle" : "", "parse-names" : false, "suffix" : "" }, { "dropping-particle" : "", "family" : "Braggs", "given" : "Natalie S", "non-dropping-particle" : "", "parse-names" : false, "suffix" : "" }, { "dropping-particle" : "", "family" : "Cagan", "given" : "Andrew", "non-dropping-particle" : "", "parse-names" : false, "suffix" : "" }, { "dropping-particle" : "", "family" : "Gainer", "given" : "Vivian", "non-dropping-particle" : "", "parse-names" : false, "suffix" : "" }, { "dropping-particle" : "", "family" : "Denny", "given" : "Joshua C", "non-dropping-particle" : "", "parse-names" : false, "suffix" : "" }, { "dropping-particle" : "", "family" : "others", "given" : "", "non-dropping-particle" : "", "parse-names" : false, "suffix" : "" } ], "container-title" : "Journal of the American Medical Informatics Association", "id" : "ITEM-1", "issued" : { "date-parts" : [ [ "2014" ] ] }, "page" : "amiajnl--2014", "publisher" : "BMJ Publishing Group Ltd", "title" : "Automatic identification of methotrexate-induced liver toxicity in patients with rheumatoid arthritis from the electronic medical record", "type" : "article-journal" }, "uris" : [ "http://www.mendeley.com/documents/?uuid=cfa9507b-bcaf-429d-97ab-67006b2ece3c" ] } ], "mendeley" : { "formattedCitation" : "[6]", "plainTextFormattedCitation" : "[6]", "previouslyFormattedCitation" : "[6]" }, "properties" : { "noteIndex" : 0 }, "schema" : "https://github.com/citation-style-language/schema/raw/master/csl-citation.json" }</w:instrText>
      </w:r>
      <w:r w:rsidR="00430725">
        <w:fldChar w:fldCharType="separate"/>
      </w:r>
      <w:r w:rsidR="002F077E" w:rsidRPr="002F077E">
        <w:rPr>
          <w:noProof/>
        </w:rPr>
        <w:t>[</w:t>
      </w:r>
      <w:r w:rsidR="006B3012">
        <w:rPr>
          <w:noProof/>
        </w:rPr>
        <w:t>2</w:t>
      </w:r>
      <w:r w:rsidR="002F077E" w:rsidRPr="002F077E">
        <w:rPr>
          <w:noProof/>
        </w:rPr>
        <w:t>]</w:t>
      </w:r>
      <w:r w:rsidR="00430725">
        <w:fldChar w:fldCharType="end"/>
      </w:r>
      <w:r w:rsidR="009E03F3" w:rsidRPr="009E03F3">
        <w:t xml:space="preserve">. I also focused on developing new methods for extracting temporal information from text </w:t>
      </w:r>
      <w:r w:rsidR="00815712">
        <w:fldChar w:fldCharType="begin" w:fldLock="1"/>
      </w:r>
      <w:r w:rsidR="00076CFB">
        <w:instrText>ADDIN CSL_CITATION { "citationItems" : [ { "id" : "ITEM-1", "itemData" : { "author" : [ { "dropping-particle" : "", "family" : "Miller", "given" : "Timothy A", "non-dropping-particle" : "", "parse-names" : false, "suffix" : "" }, { "dropping-particle" : "", "family" : "Bethard", "given" : "Steven", "non-dropping-particle" : "", "parse-names" : false, "suffix" : "" }, { "dropping-particle" : "", "family" : "Dligach", "given" : "Dmitriy", "non-dropping-particle" : "", "parse-names" : false, "suffix" : "" }, { "dropping-particle" : "", "family" : "Pradhan", "given" : "Sameer", "non-dropping-particle" : "", "parse-names" : false, "suffix" : "" }, { "dropping-particle" : "", "family" : "Lin", "given" : "Chen", "non-dropping-particle" : "", "parse-names" : false, "suffix" : "" }, { "dropping-particle" : "", "family" : "Savova", "given" : "Guergana K", "non-dropping-particle" : "", "parse-names" : false, "suffix" : "" } ], "container-title" : "ACL 2013", "id" : "ITEM-1", "issued" : { "date-parts" : [ [ "2013" ] ] }, "page" : "18", "publisher" : "Citeseer", "title" : "Discovering narrative containers in clinical text", "type" : "article-journal" }, "uris" : [ "http://www.mendeley.com/documents/?uuid=a1ce66eb-0bf7-4229-87ab-a94b99d1e633" ] }, { "id" : "ITEM-2", "itemData" : { "ISBN" : "9781937284732", "abstract" : "Convolution tree kernels are an efficient and effective method for comparing syntac- tic structures in NLP methods. However, current kernel methods such as subset tree kernel and partial tree kernel understate the similarity of very similar tree structures. Although soft-matching approaches can im- prove the similarity scores, they are corpus- dependent and match relaxations may be task-specific. We propose an alternative ap- proach called descending path kernel which gives intuitive similarity scores on compa- rable structures. This method is evaluated on two temporal relation extraction tasks and demonstrates its advantage over rich syntactic representations.", "author" : [ { "dropping-particle" : "", "family" : "Lin", "given" : "Chen", "non-dropping-particle" : "", "parse-names" : false, "suffix" : "" }, { "dropping-particle" : "", "family" : "Miller", "given" : "Timothy", "non-dropping-particle" : "", "parse-names" : false, "suffix" : "" }, { "dropping-particle" : "", "family" : "Kho", "given" : "Alvin", "non-dropping-particle" : "", "parse-names" : false, "suffix" : "" }, { "dropping-particle" : "", "family" : "Bethard", "given" : "Steven", "non-dropping-particle" : "", "parse-names" : false, "suffix" : "" }, { "dropping-particle" : "", "family" : "Dligach", "given" : "Dmitriy", "non-dropping-particle" : "", "parse-names" : false, "suffix" : "" }, { "dropping-particle" : "", "family" : "Pradhan", "given" : "Sameer", "non-dropping-particle" : "", "parse-names" : false, "suffix" : "" }, { "dropping-particle" : "", "family" : "Savova", "given" : "Guergana", "non-dropping-particle" : "", "parse-names" : false, "suffix" : "" } ], "container-title" : "ACL", "id" : "ITEM-2", "issued" : { "date-parts" : [ [ "2014" ] ] }, "page" : "81-86", "title" : "Descending-Path Convolution Kernel for Syntactic Structures", "type" : "article-journal", "volume" : "1" }, "uris" : [ "http://www.mendeley.com/documents/?uuid=52879fe4-b793-43d9-b4bd-a2a9e722dd41" ] } ], "mendeley" : { "formattedCitation" : "[7,8]", "plainTextFormattedCitation" : "[7,8]", "previouslyFormattedCitation" : "[7,8]" }, "properties" : { "noteIndex" : 0 }, "schema" : "https://github.com/citation-style-language/schema/raw/master/csl-citation.json" }</w:instrText>
      </w:r>
      <w:r w:rsidR="00815712">
        <w:fldChar w:fldCharType="separate"/>
      </w:r>
      <w:r w:rsidR="002F077E" w:rsidRPr="002F077E">
        <w:rPr>
          <w:noProof/>
        </w:rPr>
        <w:t>[</w:t>
      </w:r>
      <w:r w:rsidR="006B3012">
        <w:rPr>
          <w:noProof/>
        </w:rPr>
        <w:t>1,3,4</w:t>
      </w:r>
      <w:r w:rsidR="002F077E" w:rsidRPr="002F077E">
        <w:rPr>
          <w:noProof/>
        </w:rPr>
        <w:t>]</w:t>
      </w:r>
      <w:r w:rsidR="00815712">
        <w:fldChar w:fldCharType="end"/>
      </w:r>
      <w:r w:rsidR="00815712">
        <w:t xml:space="preserve">. </w:t>
      </w:r>
    </w:p>
    <w:p w14:paraId="0CDF5269" w14:textId="77777777" w:rsidR="00555CEF" w:rsidRDefault="00555CEF" w:rsidP="00423FFE"/>
    <w:p w14:paraId="7384B76C" w14:textId="4753682F" w:rsidR="00D20E67" w:rsidRDefault="00270FFD" w:rsidP="00423FFE">
      <w:r>
        <w:t>1</w:t>
      </w:r>
      <w:r w:rsidR="00873DD6">
        <w:tab/>
        <w:t xml:space="preserve">   </w:t>
      </w:r>
      <w:r w:rsidR="00873DD6" w:rsidRPr="00873DD6">
        <w:t>*</w:t>
      </w:r>
      <w:r w:rsidR="002401D4">
        <w:t>Lin C</w:t>
      </w:r>
      <w:r w:rsidR="00873DD6" w:rsidRPr="00873DD6">
        <w:t>, *Dligach</w:t>
      </w:r>
      <w:r w:rsidR="002401D4">
        <w:t xml:space="preserve"> D</w:t>
      </w:r>
      <w:r w:rsidR="00873DD6" w:rsidRPr="00873DD6">
        <w:t>, *Miller</w:t>
      </w:r>
      <w:r w:rsidR="002401D4">
        <w:t xml:space="preserve"> TA</w:t>
      </w:r>
      <w:r w:rsidR="00873DD6" w:rsidRPr="00873DD6">
        <w:t>, *Bethard</w:t>
      </w:r>
      <w:r w:rsidR="002401D4">
        <w:t xml:space="preserve"> S</w:t>
      </w:r>
      <w:r w:rsidR="00873DD6" w:rsidRPr="00873DD6">
        <w:t xml:space="preserve">, </w:t>
      </w:r>
      <w:r w:rsidR="00873DD6">
        <w:t>Savova</w:t>
      </w:r>
      <w:r w:rsidR="002401D4">
        <w:t xml:space="preserve"> GK</w:t>
      </w:r>
      <w:r w:rsidR="00873DD6">
        <w:t>. Multilayered Tem</w:t>
      </w:r>
      <w:r w:rsidR="00873DD6" w:rsidRPr="00873DD6">
        <w:t>poral</w:t>
      </w:r>
      <w:r w:rsidR="00D20E67">
        <w:t xml:space="preserve"> </w:t>
      </w:r>
      <w:r w:rsidR="00873DD6" w:rsidRPr="00873DD6">
        <w:t xml:space="preserve">Modeling for the Clinical </w:t>
      </w:r>
    </w:p>
    <w:p w14:paraId="4FFE7443" w14:textId="00697344" w:rsidR="00873DD6" w:rsidRDefault="00D20E67" w:rsidP="00423FFE">
      <w:r>
        <w:t xml:space="preserve">          </w:t>
      </w:r>
      <w:r w:rsidR="00873DD6" w:rsidRPr="00873DD6">
        <w:t xml:space="preserve">Domain. </w:t>
      </w:r>
      <w:r w:rsidR="00873DD6" w:rsidRPr="00873DD6">
        <w:rPr>
          <w:i/>
        </w:rPr>
        <w:t>Journal of American Medical Informatics Association</w:t>
      </w:r>
      <w:r w:rsidR="00873DD6" w:rsidRPr="00873DD6">
        <w:t xml:space="preserve">. 2015. doi: </w:t>
      </w:r>
    </w:p>
    <w:p w14:paraId="2C81B697" w14:textId="4DC72294" w:rsidR="00423FFE" w:rsidRPr="00076CFB" w:rsidRDefault="00873DD6" w:rsidP="00423FFE">
      <w:r>
        <w:t xml:space="preserve">         </w:t>
      </w:r>
      <w:r w:rsidR="00D20E67">
        <w:t xml:space="preserve"> </w:t>
      </w:r>
      <w:r w:rsidRPr="00873DD6">
        <w:t>http://dx.</w:t>
      </w:r>
      <w:r w:rsidR="006C7EFF">
        <w:t>doi.org/10.1093/jamia/ocv113. *</w:t>
      </w:r>
      <w:r w:rsidRPr="00873DD6">
        <w:rPr>
          <w:u w:val="single"/>
        </w:rPr>
        <w:t>Indicates co-first authors</w:t>
      </w:r>
      <w:r w:rsidR="002F3376">
        <w:t xml:space="preserve"> </w:t>
      </w:r>
    </w:p>
    <w:p w14:paraId="0746776E" w14:textId="10C2E77A" w:rsidR="00423FFE" w:rsidRPr="00076CFB" w:rsidRDefault="00270FFD" w:rsidP="00423FFE">
      <w:pPr>
        <w:pStyle w:val="NormalWeb"/>
        <w:ind w:left="640" w:hanging="640"/>
        <w:rPr>
          <w:noProof/>
        </w:rPr>
      </w:pPr>
      <w:r>
        <w:rPr>
          <w:noProof/>
        </w:rPr>
        <w:t>2</w:t>
      </w:r>
      <w:r w:rsidR="00423FFE" w:rsidRPr="00076CFB">
        <w:rPr>
          <w:noProof/>
        </w:rPr>
        <w:t xml:space="preserve"> </w:t>
      </w:r>
      <w:r w:rsidR="00423FFE" w:rsidRPr="00076CFB">
        <w:rPr>
          <w:noProof/>
        </w:rPr>
        <w:tab/>
        <w:t xml:space="preserve">Lin C, Karlson EW, Dligach D, </w:t>
      </w:r>
      <w:r w:rsidR="00423FFE" w:rsidRPr="00076CFB">
        <w:rPr>
          <w:i/>
          <w:iCs/>
          <w:noProof/>
        </w:rPr>
        <w:t>et al.</w:t>
      </w:r>
      <w:r w:rsidR="00423FFE" w:rsidRPr="00076CFB">
        <w:rPr>
          <w:noProof/>
        </w:rPr>
        <w:t xml:space="preserve"> Automatic identification of methotrexate-induced liver toxicity in patients with rheumatoid arthritis from the electronic medical record. </w:t>
      </w:r>
      <w:r w:rsidR="00423FFE" w:rsidRPr="00076CFB">
        <w:rPr>
          <w:i/>
          <w:iCs/>
          <w:noProof/>
        </w:rPr>
        <w:t>J Am Med Informatics Assoc</w:t>
      </w:r>
      <w:r w:rsidR="00423FFE" w:rsidRPr="00076CFB">
        <w:rPr>
          <w:noProof/>
        </w:rPr>
        <w:t xml:space="preserve"> 2014;:amiajnl – 2014.</w:t>
      </w:r>
    </w:p>
    <w:p w14:paraId="35606FC2" w14:textId="76F01E61" w:rsidR="00423FFE" w:rsidRPr="00076CFB" w:rsidRDefault="00270FFD" w:rsidP="00423FFE">
      <w:pPr>
        <w:pStyle w:val="NormalWeb"/>
        <w:ind w:left="640" w:hanging="640"/>
        <w:rPr>
          <w:noProof/>
        </w:rPr>
      </w:pPr>
      <w:r>
        <w:rPr>
          <w:noProof/>
        </w:rPr>
        <w:t>3</w:t>
      </w:r>
      <w:r w:rsidR="00423FFE" w:rsidRPr="00076CFB">
        <w:rPr>
          <w:noProof/>
        </w:rPr>
        <w:t xml:space="preserve"> </w:t>
      </w:r>
      <w:r w:rsidR="00423FFE" w:rsidRPr="00076CFB">
        <w:rPr>
          <w:noProof/>
        </w:rPr>
        <w:tab/>
        <w:t xml:space="preserve">Miller TA, Bethard S, Dligach D, </w:t>
      </w:r>
      <w:r w:rsidR="00423FFE" w:rsidRPr="00076CFB">
        <w:rPr>
          <w:i/>
          <w:iCs/>
          <w:noProof/>
        </w:rPr>
        <w:t>et al.</w:t>
      </w:r>
      <w:r w:rsidR="00423FFE" w:rsidRPr="00076CFB">
        <w:rPr>
          <w:noProof/>
        </w:rPr>
        <w:t xml:space="preserve"> Discovering narrative containers in clinical text. </w:t>
      </w:r>
      <w:r w:rsidR="00423FFE" w:rsidRPr="00076CFB">
        <w:rPr>
          <w:i/>
          <w:iCs/>
          <w:noProof/>
        </w:rPr>
        <w:t>ACL 2013</w:t>
      </w:r>
      <w:r w:rsidR="00423FFE" w:rsidRPr="00076CFB">
        <w:rPr>
          <w:noProof/>
        </w:rPr>
        <w:t xml:space="preserve"> 2013;:18.</w:t>
      </w:r>
    </w:p>
    <w:p w14:paraId="5846BB06" w14:textId="146A1C14" w:rsidR="00423FFE" w:rsidRDefault="00270FFD" w:rsidP="008916D2">
      <w:pPr>
        <w:pStyle w:val="NormalWeb"/>
        <w:ind w:left="640" w:hanging="640"/>
        <w:rPr>
          <w:noProof/>
        </w:rPr>
      </w:pPr>
      <w:r>
        <w:rPr>
          <w:noProof/>
        </w:rPr>
        <w:t>4</w:t>
      </w:r>
      <w:r w:rsidR="00423FFE" w:rsidRPr="00076CFB">
        <w:rPr>
          <w:noProof/>
        </w:rPr>
        <w:t xml:space="preserve"> </w:t>
      </w:r>
      <w:r w:rsidR="00423FFE" w:rsidRPr="00076CFB">
        <w:rPr>
          <w:noProof/>
        </w:rPr>
        <w:tab/>
        <w:t xml:space="preserve">Lin C, Miller T, Kho A, </w:t>
      </w:r>
      <w:r w:rsidR="00423FFE" w:rsidRPr="00076CFB">
        <w:rPr>
          <w:i/>
          <w:iCs/>
          <w:noProof/>
        </w:rPr>
        <w:t>et al.</w:t>
      </w:r>
      <w:r w:rsidR="00423FFE" w:rsidRPr="00076CFB">
        <w:rPr>
          <w:noProof/>
        </w:rPr>
        <w:t xml:space="preserve"> Descending-Path Convolution Kernel for Syntactic Structures. </w:t>
      </w:r>
      <w:r w:rsidR="00423FFE" w:rsidRPr="00076CFB">
        <w:rPr>
          <w:i/>
          <w:iCs/>
          <w:noProof/>
        </w:rPr>
        <w:t>ACL</w:t>
      </w:r>
      <w:r w:rsidR="00423FFE" w:rsidRPr="00076CFB">
        <w:rPr>
          <w:noProof/>
        </w:rPr>
        <w:t xml:space="preserve"> 2014;</w:t>
      </w:r>
      <w:r w:rsidR="00423FFE" w:rsidRPr="00076CFB">
        <w:rPr>
          <w:b/>
          <w:bCs/>
          <w:noProof/>
        </w:rPr>
        <w:t>1</w:t>
      </w:r>
      <w:r w:rsidR="00423FFE" w:rsidRPr="00076CFB">
        <w:rPr>
          <w:noProof/>
        </w:rPr>
        <w:t>:81–6.</w:t>
      </w:r>
    </w:p>
    <w:p w14:paraId="727134B4" w14:textId="422236DE" w:rsidR="00076CFB" w:rsidRPr="00076CFB" w:rsidRDefault="007554DD" w:rsidP="00C27CAC">
      <w:r>
        <w:rPr>
          <w:b/>
        </w:rPr>
        <w:t xml:space="preserve">4. Resolution of lexical ambiguities: </w:t>
      </w:r>
      <w:r w:rsidR="00226727">
        <w:t>Resolution of lexical ambiguities has fo</w:t>
      </w:r>
      <w:r w:rsidR="00B85D7F">
        <w:t xml:space="preserve">r a long time been viewed as a key </w:t>
      </w:r>
      <w:r w:rsidR="00226727">
        <w:t xml:space="preserve">problem in </w:t>
      </w:r>
      <w:r w:rsidR="00B85D7F">
        <w:t>NLP</w:t>
      </w:r>
      <w:r w:rsidR="00226727">
        <w:t xml:space="preserve"> that tests our ability to capture and represent semantic knowledge and learn from linguistic data. </w:t>
      </w:r>
      <w:r w:rsidR="00BA57B1">
        <w:t xml:space="preserve">I proposed and evaluated </w:t>
      </w:r>
      <w:r w:rsidR="00226727">
        <w:t>a novel type of semantic feature that can be extracted from unlabeled corpora. These features, known as Dynamic Dependency Neighbors (DDNs), represent the meaning of nouns by capturing co-occurrence statistics of verbs and their noun objects. One important characteristic of the DDNs is that they capture lexical semantic knowledge without relying on hand-crafted linguistic resources, the traditional source of this type of knowledge. This makes the DDNs potentially applicable to many resource-poor languages and domains. I showed that incorporating the DDNs into the classification framework leads to performance improvements both in the context of word sense disambiguation</w:t>
      </w:r>
      <w:r w:rsidR="000A76FD">
        <w:t xml:space="preserve"> </w:t>
      </w:r>
      <w:r w:rsidR="000A76FD">
        <w:fldChar w:fldCharType="begin" w:fldLock="1"/>
      </w:r>
      <w:r w:rsidR="00076CFB">
        <w:instrText>ADDIN CSL_CITATION { "citationItems" : [ { "id" : "ITEM-1", "itemData" : { "author" : [ { "dropping-particle" : "", "family" : "Dligach", "given" : "Dmitriy", "non-dropping-particle" : "", "parse-names" : false, "suffix" : "" }, { "dropping-particle" : "", "family" : "Palmer", "given" : "Martha", "non-dropping-particle" : "", "parse-names" : false, "suffix" : "" } ], "container-title" : "Proceedings of the 46th Annual Meeting of the Association for Computational Linguistics on Human Language Technologies: Short Papers", "id" : "ITEM-1", "issued" : { "date-parts" : [ [ "2008" ] ] }, "page" : "29-32", "title" : "Novel semantic features for verb sense disambiguation", "type" : "paper-conference" }, "uris" : [ "http://www.mendeley.com/documents/?uuid=789e5992-ab1b-4616-8531-eb4bac5b6b24" ] } ], "mendeley" : { "formattedCitation" : "[9]", "plainTextFormattedCitation" : "[9]", "previouslyFormattedCitation" : "[9]" }, "properties" : { "noteIndex" : 0 }, "schema" : "https://github.com/citation-style-language/schema/raw/master/csl-citation.json" }</w:instrText>
      </w:r>
      <w:r w:rsidR="000A76FD">
        <w:fldChar w:fldCharType="separate"/>
      </w:r>
      <w:r w:rsidR="002F077E" w:rsidRPr="002F077E">
        <w:rPr>
          <w:noProof/>
        </w:rPr>
        <w:t>[</w:t>
      </w:r>
      <w:r w:rsidR="00075DD2">
        <w:rPr>
          <w:noProof/>
        </w:rPr>
        <w:t>1</w:t>
      </w:r>
      <w:r w:rsidR="002F077E" w:rsidRPr="002F077E">
        <w:rPr>
          <w:noProof/>
        </w:rPr>
        <w:t>]</w:t>
      </w:r>
      <w:r w:rsidR="000A76FD">
        <w:fldChar w:fldCharType="end"/>
      </w:r>
      <w:r w:rsidR="00226727">
        <w:t xml:space="preserve"> and VerbNet class disambiguation </w:t>
      </w:r>
      <w:r w:rsidR="005154B3">
        <w:fldChar w:fldCharType="begin" w:fldLock="1"/>
      </w:r>
      <w:r w:rsidR="00076CFB">
        <w:instrText>ADDIN CSL_CITATION { "citationItems" : [ { "id" : "ITEM-1", "itemData" : { "author" : [ { "dropping-particle" : "", "family" : "Brown", "given" : "Susan Windisch", "non-dropping-particle" : "", "parse-names" : false, "suffix" : "" }, { "dropping-particle" : "", "family" : "Dligach", "given" : "Dmitriy", "non-dropping-particle" : "", "parse-names" : false, "suffix" : "" }, { "dropping-particle" : "", "family" : "Palmer", "given" : "Martha", "non-dropping-particle" : "", "parse-names" : false, "suffix" : "" } ], "collection-title" : "IWCS '11", "container-title" : "Proceedings of the Ninth International Conference on Computational Semantics", "id" : "ITEM-1", "issued" : { "date-parts" : [ [ "2011" ] ] }, "page" : "85-94", "publisher" : "Association for Computational Linguistics", "publisher-place" : "Stroudsburg, PA, USA", "title" : "VerbNet Class Assignment As a WSD Task", "type" : "paper-conference" }, "uris" : [ "http://www.mendeley.com/documents/?uuid=2c3f1689-25e1-4993-bd1d-09016bbc6501" ] }, { "id" : "ITEM-2", "itemData" : { "author" : [ { "dropping-particle" : "", "family" : "Brown", "given" : "Susan Windisch", "non-dropping-particle" : "", "parse-names" : false, "suffix" : "" }, { "dropping-particle" : "", "family" : "Dligach", "given" : "Dmitriy", "non-dropping-particle" : "", "parse-names" : false, "suffix" : "" }, { "dropping-particle" : "", "family" : "Palmer", "given" : "Martha", "non-dropping-particle" : "", "parse-names" : false, "suffix" : "" } ], "container-title" : "Computing Meaning", "id" : "ITEM-2", "issued" : { "date-parts" : [ [ "2014" ] ] }, "page" : "203-216", "publisher" : "Springer", "title" : "VerbNet class assignment as a WSD task", "type" : "chapter" }, "uris" : [ "http://www.mendeley.com/documents/?uuid=8ef062bf-863e-4ffd-a1c1-cb3d1fce76b4" ] } ], "mendeley" : { "formattedCitation" : "[10,11]", "plainTextFormattedCitation" : "[10,11]", "previouslyFormattedCitation" : "[10,11]" }, "properties" : { "noteIndex" : 0 }, "schema" : "https://github.com/citation-style-language/schema/raw/master/csl-citation.json" }</w:instrText>
      </w:r>
      <w:r w:rsidR="005154B3">
        <w:fldChar w:fldCharType="separate"/>
      </w:r>
      <w:r w:rsidR="002F077E" w:rsidRPr="002F077E">
        <w:rPr>
          <w:noProof/>
        </w:rPr>
        <w:t>[</w:t>
      </w:r>
      <w:r w:rsidR="00075DD2">
        <w:rPr>
          <w:noProof/>
        </w:rPr>
        <w:t>2,3</w:t>
      </w:r>
      <w:r w:rsidR="002F077E" w:rsidRPr="002F077E">
        <w:rPr>
          <w:noProof/>
        </w:rPr>
        <w:t>]</w:t>
      </w:r>
      <w:r w:rsidR="005154B3">
        <w:fldChar w:fldCharType="end"/>
      </w:r>
      <w:r w:rsidR="000A76FD">
        <w:t>.</w:t>
      </w:r>
      <w:r w:rsidR="00076CFB">
        <w:fldChar w:fldCharType="begin" w:fldLock="1"/>
      </w:r>
      <w:r w:rsidR="00076CFB">
        <w:instrText xml:space="preserve">ADDIN Mendeley Bibliography CSL_BIBLIOGRAPHY </w:instrText>
      </w:r>
      <w:r w:rsidR="00076CFB">
        <w:fldChar w:fldCharType="separate"/>
      </w:r>
    </w:p>
    <w:p w14:paraId="7BFFDDBD" w14:textId="429E5D49" w:rsidR="00076CFB" w:rsidRPr="00076CFB" w:rsidRDefault="0039059F">
      <w:pPr>
        <w:pStyle w:val="NormalWeb"/>
        <w:ind w:left="640" w:hanging="640"/>
        <w:divId w:val="65301021"/>
        <w:rPr>
          <w:noProof/>
        </w:rPr>
      </w:pPr>
      <w:r>
        <w:rPr>
          <w:noProof/>
        </w:rPr>
        <w:t>1</w:t>
      </w:r>
      <w:r w:rsidR="00076CFB" w:rsidRPr="00076CFB">
        <w:rPr>
          <w:noProof/>
        </w:rPr>
        <w:t xml:space="preserve"> </w:t>
      </w:r>
      <w:r w:rsidR="00076CFB" w:rsidRPr="00076CFB">
        <w:rPr>
          <w:noProof/>
        </w:rPr>
        <w:tab/>
        <w:t xml:space="preserve">Dligach D, Palmer M. Novel semantic features for verb sense disambiguation. In: </w:t>
      </w:r>
      <w:r w:rsidR="00076CFB" w:rsidRPr="00076CFB">
        <w:rPr>
          <w:i/>
          <w:iCs/>
          <w:noProof/>
        </w:rPr>
        <w:t>Proceedings of the 46th Annual Meeting of the Association for Computational Linguistics on Human Language Technologies: Short Papers</w:t>
      </w:r>
      <w:r w:rsidR="00076CFB" w:rsidRPr="00076CFB">
        <w:rPr>
          <w:noProof/>
        </w:rPr>
        <w:t>. 2008. 29–32.</w:t>
      </w:r>
    </w:p>
    <w:p w14:paraId="21EAA1B6" w14:textId="16F75F61" w:rsidR="00076CFB" w:rsidRPr="00076CFB" w:rsidRDefault="0039059F">
      <w:pPr>
        <w:pStyle w:val="NormalWeb"/>
        <w:ind w:left="640" w:hanging="640"/>
        <w:divId w:val="65301021"/>
        <w:rPr>
          <w:noProof/>
        </w:rPr>
      </w:pPr>
      <w:r>
        <w:rPr>
          <w:noProof/>
        </w:rPr>
        <w:t>2</w:t>
      </w:r>
      <w:r w:rsidR="00076CFB" w:rsidRPr="00076CFB">
        <w:rPr>
          <w:noProof/>
        </w:rPr>
        <w:t xml:space="preserve"> </w:t>
      </w:r>
      <w:r w:rsidR="00076CFB" w:rsidRPr="00076CFB">
        <w:rPr>
          <w:noProof/>
        </w:rPr>
        <w:tab/>
        <w:t xml:space="preserve">Brown SW, Dligach D, Palmer M. VerbNet Class Assignment As a WSD Task. In: </w:t>
      </w:r>
      <w:r w:rsidR="00076CFB" w:rsidRPr="00076CFB">
        <w:rPr>
          <w:i/>
          <w:iCs/>
          <w:noProof/>
        </w:rPr>
        <w:t>Proceedings of the Ninth International Conference on Computational Semantics</w:t>
      </w:r>
      <w:r w:rsidR="00076CFB" w:rsidRPr="00076CFB">
        <w:rPr>
          <w:noProof/>
        </w:rPr>
        <w:t>. Stroudsburg, PA, USA: : Association for Computational Linguistics 2011. 85–94.http://dl.acm.org/citation.cfm?id=2002669.2002679</w:t>
      </w:r>
    </w:p>
    <w:p w14:paraId="414A74F2" w14:textId="0D8790A9" w:rsidR="00076CFB" w:rsidRPr="00076CFB" w:rsidRDefault="0039059F">
      <w:pPr>
        <w:pStyle w:val="NormalWeb"/>
        <w:ind w:left="640" w:hanging="640"/>
        <w:divId w:val="65301021"/>
        <w:rPr>
          <w:noProof/>
        </w:rPr>
      </w:pPr>
      <w:r>
        <w:rPr>
          <w:noProof/>
        </w:rPr>
        <w:t>3</w:t>
      </w:r>
      <w:r w:rsidR="00076CFB" w:rsidRPr="00076CFB">
        <w:rPr>
          <w:noProof/>
        </w:rPr>
        <w:t xml:space="preserve"> </w:t>
      </w:r>
      <w:r w:rsidR="00076CFB" w:rsidRPr="00076CFB">
        <w:rPr>
          <w:noProof/>
        </w:rPr>
        <w:tab/>
        <w:t xml:space="preserve">Brown SW, Dligach D, Palmer M. VerbNet class assignment as a WSD task. In: </w:t>
      </w:r>
      <w:r w:rsidR="00076CFB" w:rsidRPr="00076CFB">
        <w:rPr>
          <w:i/>
          <w:iCs/>
          <w:noProof/>
        </w:rPr>
        <w:t>Computing Meaning</w:t>
      </w:r>
      <w:r w:rsidR="00076CFB" w:rsidRPr="00076CFB">
        <w:rPr>
          <w:noProof/>
        </w:rPr>
        <w:t xml:space="preserve">. Springer 2014. 203–16. </w:t>
      </w:r>
    </w:p>
    <w:p w14:paraId="170AC0B4" w14:textId="77777777" w:rsidR="009F3616" w:rsidRDefault="009F3616" w:rsidP="00C27CAC"/>
    <w:p w14:paraId="2ADA3539" w14:textId="77777777" w:rsidR="00E87675" w:rsidRDefault="00076CFB" w:rsidP="009F3616">
      <w:pPr>
        <w:pStyle w:val="DataField11pt-Single"/>
      </w:pPr>
      <w:r>
        <w:fldChar w:fldCharType="end"/>
      </w:r>
    </w:p>
    <w:p w14:paraId="6787454A" w14:textId="77777777" w:rsidR="00E87675" w:rsidRDefault="00E87675" w:rsidP="009F3616">
      <w:pPr>
        <w:pStyle w:val="DataField11pt-Single"/>
      </w:pPr>
    </w:p>
    <w:p w14:paraId="3521A819" w14:textId="1038A10E" w:rsidR="009F3616" w:rsidRDefault="009F3616" w:rsidP="009F3616">
      <w:pPr>
        <w:pStyle w:val="DataField11pt-Single"/>
        <w:rPr>
          <w:b/>
          <w:u w:val="single"/>
        </w:rPr>
      </w:pPr>
      <w:r>
        <w:rPr>
          <w:b/>
          <w:u w:val="single"/>
        </w:rPr>
        <w:lastRenderedPageBreak/>
        <w:t xml:space="preserve">Complete List of Published Work in Google Scholar: </w:t>
      </w:r>
    </w:p>
    <w:p w14:paraId="12B295B9" w14:textId="77777777" w:rsidR="009F3616" w:rsidRDefault="009F3616" w:rsidP="00C27CAC"/>
    <w:p w14:paraId="6BBCF3AA" w14:textId="0154FFCA" w:rsidR="009F3616" w:rsidRDefault="009A206C" w:rsidP="00C27CAC">
      <w:hyperlink r:id="rId11" w:history="1">
        <w:r w:rsidR="00F0419B" w:rsidRPr="00777C73">
          <w:rPr>
            <w:rStyle w:val="Hyperlink"/>
          </w:rPr>
          <w:t>https://scholar.google.com/citations?user=mkLwEPkAAAAJ&amp;hl=en</w:t>
        </w:r>
      </w:hyperlink>
    </w:p>
    <w:p w14:paraId="4D706419" w14:textId="77777777" w:rsidR="009F3616" w:rsidRDefault="009F3616" w:rsidP="00C27CAC"/>
    <w:p w14:paraId="4DF5C4C8" w14:textId="682695FF" w:rsidR="00E67A05" w:rsidRPr="00C27CAC" w:rsidRDefault="00E67A05" w:rsidP="00C27CAC">
      <w:pPr>
        <w:rPr>
          <w:b/>
        </w:rPr>
      </w:pPr>
      <w:r w:rsidRPr="00C27CAC">
        <w:rPr>
          <w:b/>
        </w:rPr>
        <w:t>D.</w:t>
      </w:r>
      <w:r w:rsidRPr="00C27CAC">
        <w:rPr>
          <w:b/>
        </w:rPr>
        <w:tab/>
        <w:t>Research Support</w:t>
      </w:r>
    </w:p>
    <w:p w14:paraId="178D3D1C" w14:textId="77777777" w:rsidR="009E4969" w:rsidRDefault="009E4969" w:rsidP="009E4969">
      <w:pPr>
        <w:tabs>
          <w:tab w:val="left" w:pos="3420"/>
          <w:tab w:val="left" w:pos="6750"/>
          <w:tab w:val="left" w:pos="9270"/>
        </w:tabs>
        <w:rPr>
          <w:rFonts w:cs="Arial"/>
          <w:szCs w:val="22"/>
        </w:rPr>
      </w:pPr>
    </w:p>
    <w:p w14:paraId="206E1E92" w14:textId="77777777" w:rsidR="009E4969" w:rsidRPr="00D01DCD" w:rsidRDefault="009E4969" w:rsidP="009E4969">
      <w:pPr>
        <w:pStyle w:val="DataField11pt-Single"/>
        <w:rPr>
          <w:b/>
          <w:u w:val="single"/>
        </w:rPr>
      </w:pPr>
      <w:r w:rsidRPr="00D01DCD">
        <w:rPr>
          <w:b/>
          <w:u w:val="single"/>
        </w:rPr>
        <w:t>Completed Research Support</w:t>
      </w:r>
    </w:p>
    <w:p w14:paraId="47E76183" w14:textId="77777777" w:rsidR="00E72CC9" w:rsidRDefault="00E72CC9" w:rsidP="009E4969">
      <w:pPr>
        <w:rPr>
          <w:lang w:val="pt-PT"/>
        </w:rPr>
      </w:pPr>
    </w:p>
    <w:p w14:paraId="54B3503F" w14:textId="546DD0EB" w:rsidR="00E04BA6" w:rsidRDefault="00BA0C94" w:rsidP="009E4969">
      <w:pPr>
        <w:rPr>
          <w:lang w:val="pt-PT"/>
        </w:rPr>
      </w:pPr>
      <w:r w:rsidRPr="00BA0C94">
        <w:rPr>
          <w:lang w:val="pt-PT"/>
        </w:rPr>
        <w:t>97324-01</w:t>
      </w:r>
      <w:r>
        <w:rPr>
          <w:lang w:val="pt-PT"/>
        </w:rPr>
        <w:t xml:space="preserve"> </w:t>
      </w:r>
      <w:r w:rsidR="001D055B">
        <w:rPr>
          <w:lang w:val="pt-PT"/>
        </w:rPr>
        <w:t>Dligach</w:t>
      </w:r>
      <w:r w:rsidR="00471679">
        <w:rPr>
          <w:lang w:val="pt-PT"/>
        </w:rPr>
        <w:t>, Miller</w:t>
      </w:r>
      <w:r w:rsidR="001D055B">
        <w:rPr>
          <w:lang w:val="pt-PT"/>
        </w:rPr>
        <w:t xml:space="preserve"> (PI)</w:t>
      </w:r>
      <w:r w:rsidR="00C30F31">
        <w:rPr>
          <w:lang w:val="pt-PT"/>
        </w:rPr>
        <w:t xml:space="preserve">                                      05/2015-12/2015</w:t>
      </w:r>
    </w:p>
    <w:p w14:paraId="07D9C273" w14:textId="57D460D2" w:rsidR="00BA0C94" w:rsidRDefault="00A32A03" w:rsidP="009E4969">
      <w:pPr>
        <w:rPr>
          <w:lang w:val="pt-PT"/>
        </w:rPr>
      </w:pPr>
      <w:r>
        <w:rPr>
          <w:lang w:val="pt-PT"/>
        </w:rPr>
        <w:t>Boston Children</w:t>
      </w:r>
      <w:r w:rsidR="00D650D9">
        <w:rPr>
          <w:lang w:val="pt-PT"/>
        </w:rPr>
        <w:t>’s</w:t>
      </w:r>
      <w:r>
        <w:rPr>
          <w:lang w:val="pt-PT"/>
        </w:rPr>
        <w:t xml:space="preserve"> Hospital, </w:t>
      </w:r>
      <w:bookmarkStart w:id="0" w:name="_GoBack"/>
      <w:r w:rsidRPr="00A32A03">
        <w:rPr>
          <w:lang w:val="pt-PT"/>
        </w:rPr>
        <w:t>The Program for Patient Safety and Quality</w:t>
      </w:r>
      <w:bookmarkEnd w:id="0"/>
    </w:p>
    <w:p w14:paraId="7E1A55A1" w14:textId="44D3C018" w:rsidR="00E04BA6" w:rsidRPr="008C58F0" w:rsidRDefault="001D055B" w:rsidP="009E4969">
      <w:pPr>
        <w:rPr>
          <w:b/>
          <w:lang w:val="pt-PT"/>
        </w:rPr>
      </w:pPr>
      <w:r w:rsidRPr="001D055B">
        <w:rPr>
          <w:b/>
          <w:lang w:val="pt-PT"/>
        </w:rPr>
        <w:t>Natural Language Processing for Quality Metrics</w:t>
      </w:r>
    </w:p>
    <w:p w14:paraId="36A50746" w14:textId="69AA082B" w:rsidR="00B0405E" w:rsidRDefault="001F7868" w:rsidP="009E4969">
      <w:pPr>
        <w:rPr>
          <w:lang w:val="pt-PT"/>
        </w:rPr>
      </w:pPr>
      <w:r w:rsidRPr="001F7868">
        <w:rPr>
          <w:lang w:val="pt-PT"/>
        </w:rPr>
        <w:t>The quality of patient care in the United States remains substandard: according to a New England Journal of Medi</w:t>
      </w:r>
      <w:r w:rsidR="0078196C">
        <w:rPr>
          <w:lang w:val="pt-PT"/>
        </w:rPr>
        <w:t xml:space="preserve">cine study, </w:t>
      </w:r>
      <w:r w:rsidRPr="001F7868">
        <w:rPr>
          <w:lang w:val="pt-PT"/>
        </w:rPr>
        <w:t xml:space="preserve">patients receive proper care only in about 55% of the cases. Improving the quality of care is therefore an urgent goal of </w:t>
      </w:r>
      <w:r w:rsidR="00025CDA">
        <w:rPr>
          <w:lang w:val="pt-PT"/>
        </w:rPr>
        <w:t>the</w:t>
      </w:r>
      <w:r w:rsidRPr="001F7868">
        <w:rPr>
          <w:lang w:val="pt-PT"/>
        </w:rPr>
        <w:t xml:space="preserve"> health care system.</w:t>
      </w:r>
      <w:r>
        <w:rPr>
          <w:lang w:val="pt-PT"/>
        </w:rPr>
        <w:t xml:space="preserve"> </w:t>
      </w:r>
      <w:r w:rsidRPr="001F7868">
        <w:rPr>
          <w:lang w:val="pt-PT"/>
        </w:rPr>
        <w:t>Computing quality measures is however a complicated process, which in many cases involves a manual examination of a large number of electronic health records (EHRs).</w:t>
      </w:r>
      <w:r>
        <w:rPr>
          <w:lang w:val="pt-PT"/>
        </w:rPr>
        <w:t xml:space="preserve"> </w:t>
      </w:r>
      <w:r w:rsidR="004C433C">
        <w:rPr>
          <w:lang w:val="pt-PT"/>
        </w:rPr>
        <w:t>The goal of this project is to evaluate</w:t>
      </w:r>
      <w:r w:rsidR="005905A6" w:rsidRPr="005905A6">
        <w:rPr>
          <w:lang w:val="pt-PT"/>
        </w:rPr>
        <w:t xml:space="preserve"> the use of </w:t>
      </w:r>
      <w:r w:rsidR="00F67EB0">
        <w:rPr>
          <w:lang w:val="pt-PT"/>
        </w:rPr>
        <w:t xml:space="preserve">automatic </w:t>
      </w:r>
      <w:r w:rsidR="00105A0E">
        <w:rPr>
          <w:lang w:val="pt-PT"/>
        </w:rPr>
        <w:t>natural language processing (</w:t>
      </w:r>
      <w:r w:rsidR="005905A6" w:rsidRPr="005905A6">
        <w:rPr>
          <w:lang w:val="pt-PT"/>
        </w:rPr>
        <w:t>NLP</w:t>
      </w:r>
      <w:r w:rsidR="00105A0E">
        <w:rPr>
          <w:lang w:val="pt-PT"/>
        </w:rPr>
        <w:t>)</w:t>
      </w:r>
      <w:r w:rsidR="00F67EB0">
        <w:rPr>
          <w:lang w:val="pt-PT"/>
        </w:rPr>
        <w:t xml:space="preserve"> and machine learning</w:t>
      </w:r>
      <w:r w:rsidR="005905A6" w:rsidRPr="005905A6">
        <w:rPr>
          <w:lang w:val="pt-PT"/>
        </w:rPr>
        <w:t xml:space="preserve"> methods for computing quality measures.</w:t>
      </w:r>
    </w:p>
    <w:p w14:paraId="7414E723" w14:textId="77777777" w:rsidR="00B0405E" w:rsidRDefault="00B0405E" w:rsidP="009E4969">
      <w:pPr>
        <w:rPr>
          <w:lang w:val="pt-PT"/>
        </w:rPr>
      </w:pPr>
    </w:p>
    <w:p w14:paraId="789F3C20" w14:textId="77777777" w:rsidR="00E72CC9" w:rsidRDefault="00E72CC9" w:rsidP="00E72CC9">
      <w:pPr>
        <w:pStyle w:val="PlainText"/>
        <w:spacing w:line="216" w:lineRule="auto"/>
        <w:rPr>
          <w:rStyle w:val="apple-style-span"/>
          <w:rFonts w:ascii="Arial" w:hAnsi="Arial" w:cs="Arial"/>
          <w:color w:val="000000"/>
          <w:sz w:val="20"/>
          <w:szCs w:val="20"/>
        </w:rPr>
      </w:pPr>
      <w:r w:rsidRPr="00BC0F3F">
        <w:rPr>
          <w:rFonts w:ascii="Arial" w:hAnsi="Arial"/>
          <w:sz w:val="22"/>
          <w:szCs w:val="22"/>
          <w:lang w:val="pt-PT"/>
        </w:rPr>
        <w:t xml:space="preserve">1U24CA184407-01 </w:t>
      </w:r>
      <w:r w:rsidRPr="00BC0F3F">
        <w:rPr>
          <w:sz w:val="22"/>
          <w:szCs w:val="22"/>
          <w:lang w:val="pt-PT"/>
        </w:rPr>
        <w:t xml:space="preserve"> </w:t>
      </w:r>
      <w:r w:rsidRPr="00BC0F3F">
        <w:rPr>
          <w:rFonts w:ascii="Arial" w:hAnsi="Arial"/>
          <w:sz w:val="22"/>
          <w:szCs w:val="22"/>
          <w:lang w:val="pt-PT"/>
        </w:rPr>
        <w:t>Crowley, Savova (MPI)</w:t>
      </w:r>
      <w:r w:rsidRPr="00BC0F3F">
        <w:rPr>
          <w:rFonts w:ascii="Arial" w:hAnsi="Arial"/>
          <w:sz w:val="22"/>
          <w:szCs w:val="22"/>
          <w:lang w:val="pt-PT"/>
        </w:rPr>
        <w:tab/>
      </w:r>
      <w:r>
        <w:rPr>
          <w:rFonts w:ascii="Arial" w:hAnsi="Arial"/>
          <w:sz w:val="22"/>
          <w:szCs w:val="22"/>
          <w:lang w:val="pt-PT"/>
        </w:rPr>
        <w:tab/>
      </w:r>
      <w:r>
        <w:rPr>
          <w:rFonts w:ascii="Arial" w:hAnsi="Arial"/>
          <w:sz w:val="22"/>
          <w:szCs w:val="22"/>
          <w:lang w:val="pt-PT"/>
        </w:rPr>
        <w:tab/>
      </w:r>
      <w:r>
        <w:rPr>
          <w:rFonts w:ascii="Arial" w:hAnsi="Arial"/>
          <w:sz w:val="22"/>
          <w:szCs w:val="22"/>
          <w:lang w:val="pt-PT"/>
        </w:rPr>
        <w:tab/>
      </w:r>
      <w:r>
        <w:rPr>
          <w:rFonts w:ascii="Arial" w:hAnsi="Arial"/>
          <w:sz w:val="22"/>
          <w:szCs w:val="22"/>
          <w:lang w:val="pt-PT"/>
        </w:rPr>
        <w:tab/>
      </w:r>
      <w:r>
        <w:rPr>
          <w:rFonts w:ascii="Arial" w:hAnsi="Arial"/>
          <w:sz w:val="22"/>
          <w:szCs w:val="22"/>
          <w:lang w:val="pt-PT"/>
        </w:rPr>
        <w:tab/>
      </w:r>
      <w:r>
        <w:rPr>
          <w:rFonts w:ascii="Arial" w:hAnsi="Arial"/>
          <w:sz w:val="22"/>
          <w:szCs w:val="22"/>
          <w:lang w:val="pt-PT"/>
        </w:rPr>
        <w:tab/>
      </w:r>
      <w:r>
        <w:rPr>
          <w:rFonts w:ascii="Arial" w:hAnsi="Arial"/>
          <w:sz w:val="22"/>
          <w:szCs w:val="22"/>
          <w:lang w:val="pt-PT"/>
        </w:rPr>
        <w:tab/>
      </w:r>
      <w:r>
        <w:rPr>
          <w:rFonts w:ascii="Arial" w:hAnsi="Arial"/>
          <w:sz w:val="22"/>
          <w:szCs w:val="22"/>
          <w:lang w:val="pt-PT"/>
        </w:rPr>
        <w:tab/>
      </w:r>
      <w:r>
        <w:rPr>
          <w:rFonts w:ascii="Arial" w:hAnsi="Arial"/>
          <w:sz w:val="22"/>
          <w:szCs w:val="22"/>
          <w:lang w:val="pt-PT"/>
        </w:rPr>
        <w:tab/>
      </w:r>
      <w:r w:rsidRPr="00BC0F3F">
        <w:rPr>
          <w:rFonts w:ascii="Arial" w:hAnsi="Arial"/>
          <w:sz w:val="22"/>
          <w:szCs w:val="22"/>
          <w:lang w:val="pt-PT"/>
        </w:rPr>
        <w:t>0</w:t>
      </w:r>
      <w:r>
        <w:rPr>
          <w:rFonts w:ascii="Arial" w:hAnsi="Arial"/>
          <w:sz w:val="22"/>
          <w:szCs w:val="22"/>
          <w:lang w:val="pt-PT"/>
        </w:rPr>
        <w:t>6</w:t>
      </w:r>
      <w:r w:rsidRPr="00BC0F3F">
        <w:rPr>
          <w:rFonts w:ascii="Arial" w:hAnsi="Arial"/>
          <w:sz w:val="22"/>
          <w:szCs w:val="22"/>
          <w:lang w:val="pt-PT"/>
        </w:rPr>
        <w:t>/2014 - 05/2019</w:t>
      </w:r>
      <w:r w:rsidRPr="00BC0F3F">
        <w:rPr>
          <w:sz w:val="22"/>
          <w:szCs w:val="22"/>
          <w:lang w:val="pt-PT"/>
        </w:rPr>
        <w:tab/>
        <w:t xml:space="preserve">           </w:t>
      </w:r>
      <w:r>
        <w:rPr>
          <w:rStyle w:val="apple-style-span"/>
          <w:rFonts w:ascii="Arial" w:hAnsi="Arial" w:cs="Arial"/>
          <w:color w:val="000000"/>
          <w:sz w:val="20"/>
          <w:szCs w:val="20"/>
        </w:rPr>
        <w:tab/>
      </w:r>
    </w:p>
    <w:p w14:paraId="0FD28CF7" w14:textId="77777777" w:rsidR="00E72CC9" w:rsidRPr="00AB0FDB" w:rsidRDefault="00E72CC9" w:rsidP="00E72CC9">
      <w:pPr>
        <w:rPr>
          <w:rFonts w:cs="Arial"/>
          <w:color w:val="000000"/>
          <w:szCs w:val="22"/>
        </w:rPr>
      </w:pPr>
      <w:r w:rsidRPr="00AB0FDB">
        <w:rPr>
          <w:rFonts w:cs="Arial"/>
          <w:color w:val="000000"/>
          <w:szCs w:val="22"/>
        </w:rPr>
        <w:t>NCI, NIH</w:t>
      </w:r>
      <w:r w:rsidRPr="00AB0FDB">
        <w:rPr>
          <w:rFonts w:cs="Arial"/>
          <w:color w:val="000000"/>
          <w:szCs w:val="22"/>
        </w:rPr>
        <w:tab/>
      </w:r>
      <w:r w:rsidRPr="00AB0FDB">
        <w:rPr>
          <w:rFonts w:cs="Arial"/>
          <w:color w:val="000000"/>
          <w:szCs w:val="22"/>
        </w:rPr>
        <w:tab/>
      </w:r>
      <w:r w:rsidRPr="00AB0FDB">
        <w:rPr>
          <w:rFonts w:cs="Arial"/>
          <w:color w:val="000000"/>
          <w:szCs w:val="22"/>
        </w:rPr>
        <w:tab/>
      </w:r>
      <w:r w:rsidRPr="00AB0FDB">
        <w:rPr>
          <w:rFonts w:cs="Arial"/>
          <w:color w:val="000000"/>
          <w:szCs w:val="22"/>
        </w:rPr>
        <w:tab/>
      </w:r>
    </w:p>
    <w:p w14:paraId="1B76A498" w14:textId="77777777" w:rsidR="00E72CC9" w:rsidRPr="007D5F4F" w:rsidRDefault="00E72CC9" w:rsidP="00E72CC9">
      <w:pPr>
        <w:tabs>
          <w:tab w:val="left" w:pos="3420"/>
          <w:tab w:val="left" w:pos="6750"/>
          <w:tab w:val="left" w:pos="9270"/>
        </w:tabs>
        <w:spacing w:line="216" w:lineRule="auto"/>
        <w:rPr>
          <w:rFonts w:cs="Arial"/>
          <w:b/>
          <w:szCs w:val="22"/>
        </w:rPr>
      </w:pPr>
      <w:r w:rsidRPr="007D5F4F">
        <w:rPr>
          <w:rFonts w:cs="Arial"/>
          <w:b/>
          <w:szCs w:val="22"/>
        </w:rPr>
        <w:t>Cancer Deep Phenotype Extraction from Electronic Medical Records</w:t>
      </w:r>
      <w:r>
        <w:rPr>
          <w:rFonts w:cs="Arial"/>
          <w:b/>
          <w:szCs w:val="22"/>
        </w:rPr>
        <w:t xml:space="preserve"> (DeepPhe)</w:t>
      </w:r>
    </w:p>
    <w:p w14:paraId="31950BEC" w14:textId="77777777" w:rsidR="00E72CC9" w:rsidRPr="00BC0F3F" w:rsidRDefault="00E72CC9" w:rsidP="00E72CC9">
      <w:pPr>
        <w:pStyle w:val="PlainText"/>
        <w:spacing w:line="216" w:lineRule="auto"/>
        <w:rPr>
          <w:rFonts w:ascii="Arial" w:hAnsi="Arial"/>
          <w:sz w:val="22"/>
          <w:szCs w:val="22"/>
        </w:rPr>
      </w:pPr>
      <w:r w:rsidRPr="00BC0F3F">
        <w:rPr>
          <w:rFonts w:ascii="Arial" w:hAnsi="Arial"/>
          <w:sz w:val="22"/>
          <w:szCs w:val="22"/>
        </w:rPr>
        <w:t>Precise phenotype information is needed to advance translational cancer research, particularly to unravel the effects of genetic, epigenetic, and systems changes on tumor behavior and responsiveness. Examples of phenotypic variables in cancer include: tumor morphology (e.g. histopathologic diagnosis), co-morbid conditions (e.g. associated immune disease), laboratory findings (e.g. gene amplification status), specific tumor behaviors (e.g. metastasis) and response to treatment (e.g. effect of a chemotherapeutic agent on tumor). Current models for correlating EMR data with –omics data largely ignore the clinical text, which remains one of the most important sources of phenotype information for cancer patients. Unlocking the value of clinical text has the potential to enable new insights about cancer initiation, progression, metastasis, and response to treatment. We propose further collaboration of two mature informatics groups with long histories of developing open-source natural language processing (NLP) software (Apache cTAKES, caTIES and ODIE) to extend existing software with new methods for cancer deep phenotyping.</w:t>
      </w:r>
    </w:p>
    <w:p w14:paraId="1294C0AD" w14:textId="77777777" w:rsidR="00E72CC9" w:rsidRDefault="00E72CC9" w:rsidP="009E4969">
      <w:pPr>
        <w:rPr>
          <w:lang w:val="pt-PT"/>
        </w:rPr>
      </w:pPr>
    </w:p>
    <w:p w14:paraId="6FB05768" w14:textId="77777777" w:rsidR="00E72CC9" w:rsidRDefault="00E72CC9" w:rsidP="009E4969">
      <w:pPr>
        <w:rPr>
          <w:lang w:val="pt-PT"/>
        </w:rPr>
      </w:pPr>
    </w:p>
    <w:p w14:paraId="5B161136" w14:textId="77777777" w:rsidR="00E72CC9" w:rsidRDefault="00E72CC9" w:rsidP="009E4969">
      <w:pPr>
        <w:rPr>
          <w:lang w:val="pt-PT"/>
        </w:rPr>
      </w:pPr>
    </w:p>
    <w:p w14:paraId="3B979C7F" w14:textId="77777777" w:rsidR="009E4969" w:rsidRPr="00580F59" w:rsidRDefault="009E4969" w:rsidP="009E4969">
      <w:pPr>
        <w:rPr>
          <w:lang w:val="pt-PT"/>
        </w:rPr>
      </w:pPr>
      <w:r w:rsidRPr="00580F59">
        <w:rPr>
          <w:lang w:val="pt-PT"/>
        </w:rPr>
        <w:t xml:space="preserve">1R01LM010090-01    </w:t>
      </w:r>
      <w:r>
        <w:rPr>
          <w:lang w:val="pt-PT"/>
        </w:rPr>
        <w:tab/>
      </w:r>
      <w:r>
        <w:rPr>
          <w:lang w:val="pt-PT"/>
        </w:rPr>
        <w:tab/>
      </w:r>
      <w:r>
        <w:rPr>
          <w:lang w:val="pt-PT"/>
        </w:rPr>
        <w:tab/>
      </w:r>
      <w:r>
        <w:rPr>
          <w:lang w:val="pt-PT"/>
        </w:rPr>
        <w:tab/>
      </w:r>
      <w:r>
        <w:rPr>
          <w:lang w:val="pt-PT"/>
        </w:rPr>
        <w:tab/>
      </w:r>
      <w:r>
        <w:rPr>
          <w:lang w:val="pt-PT"/>
        </w:rPr>
        <w:tab/>
      </w:r>
      <w:r w:rsidRPr="00580F59">
        <w:rPr>
          <w:lang w:val="pt-PT"/>
        </w:rPr>
        <w:t xml:space="preserve">Savova, Palmer (PI)             </w:t>
      </w:r>
      <w:r>
        <w:rPr>
          <w:lang w:val="pt-PT"/>
        </w:rPr>
        <w:tab/>
      </w:r>
      <w:r>
        <w:rPr>
          <w:lang w:val="pt-PT"/>
        </w:rPr>
        <w:tab/>
      </w:r>
      <w:r>
        <w:rPr>
          <w:lang w:val="pt-PT"/>
        </w:rPr>
        <w:tab/>
        <w:t>07/2010-09</w:t>
      </w:r>
      <w:r w:rsidRPr="00580F59">
        <w:rPr>
          <w:lang w:val="pt-PT"/>
        </w:rPr>
        <w:t>/</w:t>
      </w:r>
      <w:r>
        <w:rPr>
          <w:lang w:val="pt-PT"/>
        </w:rPr>
        <w:t>20</w:t>
      </w:r>
      <w:r w:rsidRPr="00580F59">
        <w:rPr>
          <w:lang w:val="pt-PT"/>
        </w:rPr>
        <w:t xml:space="preserve">14    </w:t>
      </w:r>
    </w:p>
    <w:p w14:paraId="425B80FA" w14:textId="77777777" w:rsidR="009E4969" w:rsidRPr="00580F59" w:rsidRDefault="009E4969" w:rsidP="009E4969">
      <w:r w:rsidRPr="00580F59">
        <w:t>N</w:t>
      </w:r>
      <w:r>
        <w:t xml:space="preserve">ational </w:t>
      </w:r>
      <w:r w:rsidRPr="00580F59">
        <w:t>I</w:t>
      </w:r>
      <w:r>
        <w:t xml:space="preserve">nstitutes of </w:t>
      </w:r>
      <w:r w:rsidRPr="00580F59">
        <w:t>H</w:t>
      </w:r>
      <w:r>
        <w:t>ealth</w:t>
      </w:r>
      <w:r w:rsidRPr="00580F59">
        <w:t>/N</w:t>
      </w:r>
      <w:r>
        <w:t xml:space="preserve">ational </w:t>
      </w:r>
      <w:r w:rsidRPr="00580F59">
        <w:t>L</w:t>
      </w:r>
      <w:r>
        <w:t xml:space="preserve">ibrary of </w:t>
      </w:r>
      <w:r w:rsidRPr="00580F59">
        <w:t>M</w:t>
      </w:r>
      <w:r>
        <w:t>edicine</w:t>
      </w:r>
      <w:r w:rsidRPr="00580F59">
        <w:tab/>
      </w:r>
      <w:r w:rsidRPr="00580F59">
        <w:tab/>
      </w:r>
    </w:p>
    <w:p w14:paraId="4B6FC7E4" w14:textId="77777777" w:rsidR="009E4969" w:rsidRPr="00E05FC6" w:rsidRDefault="009E4969" w:rsidP="009E4969">
      <w:pPr>
        <w:rPr>
          <w:b/>
        </w:rPr>
      </w:pPr>
      <w:r w:rsidRPr="00E05FC6">
        <w:rPr>
          <w:b/>
        </w:rPr>
        <w:t>Temporal Relation Discovery for Clinical Text</w:t>
      </w:r>
      <w:r>
        <w:rPr>
          <w:b/>
        </w:rPr>
        <w:t xml:space="preserve"> (THYME)</w:t>
      </w:r>
    </w:p>
    <w:p w14:paraId="1A546433" w14:textId="77777777" w:rsidR="009E4969" w:rsidRPr="00580F59" w:rsidRDefault="009E4969" w:rsidP="009E4969">
      <w:r w:rsidRPr="00580F59">
        <w:t>The goal of our current proposal is to automatically discover temporal relations from clinical free text and create a timeline.  Temporal relations are of prime importance in biomedicine as they are intrinsically linked to diseases, signs and symptoms, and treatments. Understanding the timeline of clinically relevant events is key to the next generation of translational research where the importance of generalizing over large amounts of data holds the promise of deciphering biomedical puzzles. The project is a collaborative effort between Mayo Clinic and University of Colorado (Profs. Martha Palmer, James Martin and Wayne Ward).</w:t>
      </w:r>
    </w:p>
    <w:p w14:paraId="3294C15C" w14:textId="77777777" w:rsidR="009E4969" w:rsidRPr="00580F59" w:rsidRDefault="009E4969" w:rsidP="009E4969">
      <w:r w:rsidRPr="00580F59">
        <w:t>Role: Co Investigator</w:t>
      </w:r>
    </w:p>
    <w:p w14:paraId="0FCAAF2E" w14:textId="77777777" w:rsidR="009E4969" w:rsidRPr="00580F59" w:rsidRDefault="009E4969" w:rsidP="009E4969"/>
    <w:p w14:paraId="6DAF397F" w14:textId="77777777" w:rsidR="009E4969" w:rsidRPr="00580F59" w:rsidRDefault="009E4969" w:rsidP="009E4969">
      <w:r w:rsidRPr="00580F59">
        <w:t xml:space="preserve">U54LM008748         </w:t>
      </w:r>
      <w:r>
        <w:tab/>
      </w:r>
      <w:r>
        <w:tab/>
      </w:r>
      <w:r>
        <w:tab/>
      </w:r>
      <w:r>
        <w:tab/>
      </w:r>
      <w:r>
        <w:tab/>
      </w:r>
      <w:r>
        <w:tab/>
      </w:r>
      <w:r w:rsidRPr="00580F59">
        <w:t xml:space="preserve">Kohane (PI)                    </w:t>
      </w:r>
      <w:r>
        <w:tab/>
      </w:r>
      <w:r>
        <w:tab/>
      </w:r>
      <w:r>
        <w:tab/>
      </w:r>
      <w:r>
        <w:tab/>
        <w:t>09/2010-09/</w:t>
      </w:r>
      <w:r w:rsidRPr="00580F59">
        <w:t xml:space="preserve">2014      </w:t>
      </w:r>
    </w:p>
    <w:p w14:paraId="763DA968" w14:textId="77777777" w:rsidR="009E4969" w:rsidRPr="00580F59" w:rsidRDefault="009E4969" w:rsidP="009E4969">
      <w:r w:rsidRPr="00580F59">
        <w:t>National Library of Medicine</w:t>
      </w:r>
      <w:r w:rsidRPr="00580F59">
        <w:tab/>
      </w:r>
      <w:r w:rsidRPr="00580F59">
        <w:tab/>
      </w:r>
      <w:r w:rsidRPr="00580F59">
        <w:tab/>
      </w:r>
      <w:r w:rsidRPr="00580F59">
        <w:tab/>
      </w:r>
    </w:p>
    <w:p w14:paraId="3698E6C1" w14:textId="77777777" w:rsidR="009E4969" w:rsidRPr="00E05FC6" w:rsidRDefault="009E4969" w:rsidP="009E4969">
      <w:pPr>
        <w:rPr>
          <w:b/>
        </w:rPr>
      </w:pPr>
      <w:r w:rsidRPr="00E05FC6">
        <w:rPr>
          <w:b/>
        </w:rPr>
        <w:t>Informatics for Integrating Biology and the Bedside</w:t>
      </w:r>
      <w:r w:rsidRPr="00E05FC6">
        <w:rPr>
          <w:b/>
        </w:rPr>
        <w:tab/>
      </w:r>
      <w:r>
        <w:rPr>
          <w:b/>
        </w:rPr>
        <w:t xml:space="preserve"> (i2b2)</w:t>
      </w:r>
      <w:r w:rsidRPr="00E05FC6">
        <w:rPr>
          <w:b/>
        </w:rPr>
        <w:tab/>
      </w:r>
      <w:r w:rsidRPr="00E05FC6">
        <w:rPr>
          <w:b/>
        </w:rPr>
        <w:tab/>
      </w:r>
    </w:p>
    <w:p w14:paraId="22D94A37" w14:textId="77777777" w:rsidR="009E4969" w:rsidRPr="00580F59" w:rsidRDefault="009E4969" w:rsidP="009E4969">
      <w:r w:rsidRPr="00580F59">
        <w:t>The goal of this consortium grant is to advance clinical Research in the genomic era. The NLP component focuses on a portable, extensible and modular framework for processing the clinical narrative and extracting a variety of key information from it. The toolset will be released as part of the i2b2 open source framework.</w:t>
      </w:r>
    </w:p>
    <w:p w14:paraId="0500DA21" w14:textId="77777777" w:rsidR="009E4969" w:rsidRPr="00580F59" w:rsidRDefault="009E4969" w:rsidP="009E4969">
      <w:r w:rsidRPr="00580F59">
        <w:t>Role: Co Investigator</w:t>
      </w:r>
    </w:p>
    <w:p w14:paraId="0CBCD5AB" w14:textId="77777777" w:rsidR="009E4969" w:rsidRPr="00580F59" w:rsidRDefault="009E4969" w:rsidP="009E4969"/>
    <w:p w14:paraId="435DC502" w14:textId="77777777" w:rsidR="009E4969" w:rsidRPr="00580F59" w:rsidRDefault="009E4969" w:rsidP="009E4969">
      <w:r w:rsidRPr="00272E65">
        <w:rPr>
          <w:rStyle w:val="clsstaticdata1"/>
          <w:sz w:val="22"/>
          <w:szCs w:val="22"/>
        </w:rPr>
        <w:t>R01GM090187</w:t>
      </w:r>
      <w:r w:rsidRPr="00580F59">
        <w:t xml:space="preserve"> </w:t>
      </w:r>
      <w:r>
        <w:tab/>
      </w:r>
      <w:r>
        <w:tab/>
      </w:r>
      <w:r>
        <w:tab/>
      </w:r>
      <w:r w:rsidRPr="00580F59">
        <w:t xml:space="preserve">Chapman, Elhadad, Savova (PI) </w:t>
      </w:r>
      <w:r>
        <w:tab/>
      </w:r>
      <w:r>
        <w:tab/>
      </w:r>
      <w:r>
        <w:tab/>
      </w:r>
      <w:r>
        <w:tab/>
      </w:r>
      <w:r>
        <w:tab/>
      </w:r>
      <w:r>
        <w:tab/>
        <w:t>7/2010–6</w:t>
      </w:r>
      <w:r w:rsidRPr="00580F59">
        <w:t xml:space="preserve">/2014   </w:t>
      </w:r>
    </w:p>
    <w:p w14:paraId="7F5BA6EE" w14:textId="77777777" w:rsidR="009E4969" w:rsidRPr="00580F59" w:rsidRDefault="009E4969" w:rsidP="009E4969">
      <w:r w:rsidRPr="00580F59">
        <w:t>N</w:t>
      </w:r>
      <w:r>
        <w:t xml:space="preserve">ational </w:t>
      </w:r>
      <w:r w:rsidRPr="00580F59">
        <w:t>I</w:t>
      </w:r>
      <w:r>
        <w:t xml:space="preserve">nstitutes of </w:t>
      </w:r>
      <w:r w:rsidRPr="00580F59">
        <w:t>H</w:t>
      </w:r>
      <w:r>
        <w:t>ealth</w:t>
      </w:r>
      <w:r w:rsidRPr="00580F59">
        <w:tab/>
      </w:r>
      <w:r w:rsidRPr="00580F59">
        <w:tab/>
      </w:r>
      <w:r w:rsidRPr="00580F59">
        <w:tab/>
      </w:r>
      <w:r w:rsidRPr="00580F59">
        <w:br/>
      </w:r>
      <w:r w:rsidRPr="00E05FC6">
        <w:rPr>
          <w:b/>
        </w:rPr>
        <w:t>Annotation, development, and evaluation for clinical information extraction</w:t>
      </w:r>
      <w:r>
        <w:rPr>
          <w:b/>
        </w:rPr>
        <w:t xml:space="preserve"> (ShARe)</w:t>
      </w:r>
      <w:r w:rsidRPr="00E05FC6">
        <w:rPr>
          <w:b/>
        </w:rPr>
        <w:br/>
      </w:r>
      <w:r w:rsidRPr="00580F59">
        <w:t xml:space="preserve">Over the last two decades, several research groups have developed NLP tools for clinical notes, but a major </w:t>
      </w:r>
      <w:r w:rsidRPr="00580F59">
        <w:lastRenderedPageBreak/>
        <w:t>bottleneck preventing progress in clinical NLP is the lack of standard, annotated data sets for training and evaluating NLP applications. Without these standards, individual NLP applications abound without the ability to train different algorithms on standard annotations, share and integrate NLP modules, or compare performance. We propose to develop standards and infrastructure that can enable technology to extract scientific information from textual medical records, and we propose the research as a collaborative effort involving NLP experts across the U.S.</w:t>
      </w:r>
    </w:p>
    <w:p w14:paraId="7A1FE40E" w14:textId="77777777" w:rsidR="009E4969" w:rsidRPr="0062016A" w:rsidRDefault="009E4969" w:rsidP="009E4969">
      <w:pPr>
        <w:rPr>
          <w:rStyle w:val="printanswer2"/>
        </w:rPr>
      </w:pPr>
      <w:r w:rsidRPr="00580F59">
        <w:t>Role: Co Investigator</w:t>
      </w:r>
    </w:p>
    <w:p w14:paraId="347CE6FF" w14:textId="77777777" w:rsidR="009E4969" w:rsidRDefault="009E4969" w:rsidP="009E4969">
      <w:pPr>
        <w:tabs>
          <w:tab w:val="left" w:pos="3420"/>
          <w:tab w:val="left" w:pos="6750"/>
          <w:tab w:val="left" w:pos="9270"/>
        </w:tabs>
        <w:rPr>
          <w:rStyle w:val="printanswer2"/>
        </w:rPr>
      </w:pPr>
    </w:p>
    <w:p w14:paraId="36B68C7E" w14:textId="77777777" w:rsidR="009E4969" w:rsidRDefault="009E4969" w:rsidP="009E4969">
      <w:pPr>
        <w:tabs>
          <w:tab w:val="left" w:pos="3420"/>
          <w:tab w:val="left" w:pos="6750"/>
          <w:tab w:val="left" w:pos="9270"/>
        </w:tabs>
        <w:rPr>
          <w:rFonts w:cs="Arial"/>
          <w:szCs w:val="22"/>
        </w:rPr>
      </w:pPr>
      <w:r w:rsidRPr="00C849A0">
        <w:rPr>
          <w:rStyle w:val="printanswer2"/>
        </w:rPr>
        <w:t>90TR0002</w:t>
      </w:r>
      <w:r>
        <w:rPr>
          <w:rStyle w:val="printanswer2"/>
        </w:rPr>
        <w:t xml:space="preserve"> </w:t>
      </w:r>
      <w:r>
        <w:rPr>
          <w:rFonts w:cs="Arial"/>
          <w:szCs w:val="22"/>
        </w:rPr>
        <w:t>(PI: Chute)</w:t>
      </w:r>
      <w:r>
        <w:rPr>
          <w:rFonts w:cs="Arial"/>
          <w:szCs w:val="22"/>
        </w:rPr>
        <w:tab/>
        <w:t xml:space="preserve">            </w:t>
      </w:r>
      <w:r>
        <w:rPr>
          <w:rFonts w:cs="Arial"/>
          <w:szCs w:val="22"/>
        </w:rPr>
        <w:tab/>
        <w:t xml:space="preserve"> 4/01/2010 – 9/30/2013</w:t>
      </w:r>
    </w:p>
    <w:p w14:paraId="14389F09" w14:textId="77777777" w:rsidR="009E4969" w:rsidRDefault="009E4969" w:rsidP="009E4969">
      <w:pPr>
        <w:tabs>
          <w:tab w:val="left" w:pos="3420"/>
          <w:tab w:val="left" w:pos="6750"/>
          <w:tab w:val="left" w:pos="9270"/>
        </w:tabs>
        <w:rPr>
          <w:rFonts w:cs="Arial"/>
          <w:szCs w:val="22"/>
        </w:rPr>
      </w:pPr>
      <w:r>
        <w:rPr>
          <w:rFonts w:cs="Arial"/>
          <w:szCs w:val="22"/>
        </w:rPr>
        <w:t>ONC</w:t>
      </w:r>
      <w:r>
        <w:rPr>
          <w:rFonts w:cs="Arial"/>
          <w:szCs w:val="22"/>
        </w:rPr>
        <w:tab/>
      </w:r>
    </w:p>
    <w:p w14:paraId="5B39C6E7" w14:textId="77777777" w:rsidR="009E4969" w:rsidRPr="00C849A0" w:rsidRDefault="009E4969" w:rsidP="009E4969">
      <w:pPr>
        <w:tabs>
          <w:tab w:val="left" w:pos="3420"/>
          <w:tab w:val="left" w:pos="6750"/>
          <w:tab w:val="left" w:pos="9270"/>
        </w:tabs>
        <w:rPr>
          <w:rFonts w:cs="Arial"/>
          <w:b/>
          <w:i/>
          <w:szCs w:val="22"/>
        </w:rPr>
      </w:pPr>
      <w:r>
        <w:rPr>
          <w:rFonts w:cs="Arial"/>
          <w:b/>
          <w:i/>
          <w:szCs w:val="22"/>
        </w:rPr>
        <w:t>SHARP Area 4: Secondary Use of EHR Data</w:t>
      </w:r>
    </w:p>
    <w:p w14:paraId="52907351" w14:textId="77777777" w:rsidR="009E4969" w:rsidRDefault="009E4969" w:rsidP="009E4969">
      <w:pPr>
        <w:tabs>
          <w:tab w:val="left" w:pos="3420"/>
          <w:tab w:val="left" w:pos="6750"/>
          <w:tab w:val="left" w:pos="9270"/>
        </w:tabs>
        <w:rPr>
          <w:rFonts w:cs="Arial"/>
          <w:szCs w:val="22"/>
        </w:rPr>
      </w:pPr>
      <w:r>
        <w:rPr>
          <w:rFonts w:cs="Arial"/>
          <w:szCs w:val="22"/>
        </w:rPr>
        <w:t>This project focuses on building a framework of open-source services that can be dynamically configured to transform EHR data into standards-conforming, comparable information suitable for large-scale analyses, inferencing, and integration of disparate health data. The clinical narrative and NLP methods for its processing are a central piece towards data normalization.</w:t>
      </w:r>
    </w:p>
    <w:p w14:paraId="0AA4DDBE" w14:textId="77777777" w:rsidR="009E4969" w:rsidRDefault="009E4969" w:rsidP="009E4969">
      <w:pPr>
        <w:tabs>
          <w:tab w:val="left" w:pos="3420"/>
          <w:tab w:val="left" w:pos="6750"/>
          <w:tab w:val="left" w:pos="9270"/>
        </w:tabs>
        <w:rPr>
          <w:rFonts w:cs="Arial"/>
          <w:szCs w:val="22"/>
        </w:rPr>
      </w:pPr>
      <w:r>
        <w:rPr>
          <w:rFonts w:cs="Arial"/>
          <w:szCs w:val="22"/>
        </w:rPr>
        <w:t>Role:  Postdoctoral Research Fellow</w:t>
      </w:r>
    </w:p>
    <w:p w14:paraId="71DB8A67" w14:textId="77777777" w:rsidR="009E4969" w:rsidRDefault="009E4969" w:rsidP="009E4969">
      <w:pPr>
        <w:tabs>
          <w:tab w:val="left" w:pos="3420"/>
          <w:tab w:val="left" w:pos="6750"/>
          <w:tab w:val="left" w:pos="9270"/>
        </w:tabs>
        <w:rPr>
          <w:rStyle w:val="clsstaticdata1"/>
          <w:szCs w:val="22"/>
        </w:rPr>
      </w:pPr>
    </w:p>
    <w:p w14:paraId="0E597D18" w14:textId="77777777" w:rsidR="009E4969" w:rsidRPr="00D01DCD" w:rsidRDefault="009E4969" w:rsidP="009E4969">
      <w:pPr>
        <w:tabs>
          <w:tab w:val="left" w:pos="3420"/>
          <w:tab w:val="left" w:pos="6750"/>
          <w:tab w:val="left" w:pos="9270"/>
        </w:tabs>
        <w:rPr>
          <w:rStyle w:val="clsstaticdata1"/>
          <w:szCs w:val="22"/>
        </w:rPr>
      </w:pPr>
      <w:r w:rsidRPr="00D01DCD">
        <w:rPr>
          <w:rStyle w:val="clsstaticdata1"/>
          <w:szCs w:val="22"/>
        </w:rPr>
        <w:t>1 RC1</w:t>
      </w:r>
      <w:r>
        <w:rPr>
          <w:rStyle w:val="clsstaticdata1"/>
          <w:szCs w:val="22"/>
        </w:rPr>
        <w:t xml:space="preserve"> </w:t>
      </w:r>
      <w:r w:rsidRPr="00D01DCD">
        <w:rPr>
          <w:rStyle w:val="clsstaticdata1"/>
          <w:szCs w:val="22"/>
        </w:rPr>
        <w:t>LM010608 (PI: Martin)</w:t>
      </w:r>
      <w:r>
        <w:rPr>
          <w:rStyle w:val="clsstaticdata1"/>
          <w:szCs w:val="22"/>
        </w:rPr>
        <w:tab/>
      </w:r>
      <w:r>
        <w:rPr>
          <w:rStyle w:val="clsstaticdata1"/>
          <w:szCs w:val="22"/>
        </w:rPr>
        <w:tab/>
      </w:r>
      <w:r w:rsidRPr="00D01DCD">
        <w:rPr>
          <w:rStyle w:val="clsstaticdata1"/>
          <w:szCs w:val="22"/>
        </w:rPr>
        <w:t>9/30/</w:t>
      </w:r>
      <w:r>
        <w:rPr>
          <w:rStyle w:val="clsstaticdata1"/>
          <w:szCs w:val="22"/>
        </w:rPr>
        <w:t>20</w:t>
      </w:r>
      <w:r w:rsidRPr="00D01DCD">
        <w:rPr>
          <w:rStyle w:val="clsstaticdata1"/>
          <w:szCs w:val="22"/>
        </w:rPr>
        <w:t xml:space="preserve">09 – </w:t>
      </w:r>
      <w:r>
        <w:rPr>
          <w:rStyle w:val="clsstaticdata1"/>
          <w:szCs w:val="22"/>
        </w:rPr>
        <w:t>9</w:t>
      </w:r>
      <w:r w:rsidRPr="00D01DCD">
        <w:rPr>
          <w:rStyle w:val="clsstaticdata1"/>
          <w:szCs w:val="22"/>
        </w:rPr>
        <w:t>/29/</w:t>
      </w:r>
      <w:r>
        <w:rPr>
          <w:rStyle w:val="clsstaticdata1"/>
          <w:szCs w:val="22"/>
        </w:rPr>
        <w:t>20</w:t>
      </w:r>
      <w:r w:rsidRPr="00D01DCD">
        <w:rPr>
          <w:rStyle w:val="clsstaticdata1"/>
          <w:szCs w:val="22"/>
        </w:rPr>
        <w:t>11</w:t>
      </w:r>
    </w:p>
    <w:p w14:paraId="1A20B5F2" w14:textId="77777777" w:rsidR="009E4969" w:rsidRDefault="009E4969" w:rsidP="009E4969">
      <w:pPr>
        <w:pStyle w:val="DataField11pt-Single"/>
      </w:pPr>
      <w:r>
        <w:rPr>
          <w:szCs w:val="22"/>
        </w:rPr>
        <w:t>NIH</w:t>
      </w:r>
    </w:p>
    <w:p w14:paraId="73F0CF8A" w14:textId="77777777" w:rsidR="009E4969" w:rsidRPr="00D01DCD" w:rsidRDefault="009E4969" w:rsidP="009E4969">
      <w:pPr>
        <w:pStyle w:val="DataField11pt-Single"/>
        <w:rPr>
          <w:b/>
          <w:i/>
          <w:szCs w:val="22"/>
        </w:rPr>
      </w:pPr>
      <w:r w:rsidRPr="00D01DCD">
        <w:rPr>
          <w:b/>
          <w:i/>
          <w:szCs w:val="22"/>
        </w:rPr>
        <w:t>Multi-Source Integrated Platform for Answering Clinical Questions</w:t>
      </w:r>
    </w:p>
    <w:p w14:paraId="7856DE09" w14:textId="77777777" w:rsidR="009E4969" w:rsidRDefault="009E4969" w:rsidP="009E4969">
      <w:pPr>
        <w:pStyle w:val="DataField11pt-Single"/>
      </w:pPr>
      <w:r w:rsidRPr="009F19FE">
        <w:rPr>
          <w:szCs w:val="22"/>
        </w:rPr>
        <w:t xml:space="preserve">The goal of this research is </w:t>
      </w:r>
      <w:r>
        <w:rPr>
          <w:szCs w:val="22"/>
        </w:rPr>
        <w:t xml:space="preserve">to develop a question answering system builds on existing mature technologies. </w:t>
      </w:r>
      <w:r w:rsidRPr="006D34C2">
        <w:t>Role:</w:t>
      </w:r>
      <w:r>
        <w:t xml:space="preserve"> Postdoctoral Research Fellow</w:t>
      </w:r>
    </w:p>
    <w:p w14:paraId="3790F7AE" w14:textId="77777777" w:rsidR="009E4969" w:rsidRDefault="009E4969" w:rsidP="009E4969">
      <w:pPr>
        <w:tabs>
          <w:tab w:val="left" w:pos="3420"/>
          <w:tab w:val="left" w:pos="6750"/>
          <w:tab w:val="left" w:pos="9270"/>
        </w:tabs>
        <w:rPr>
          <w:rFonts w:cs="Arial"/>
          <w:szCs w:val="22"/>
        </w:rPr>
      </w:pPr>
    </w:p>
    <w:p w14:paraId="4F7AA427" w14:textId="77777777" w:rsidR="009E4969" w:rsidRPr="00B12BAA" w:rsidRDefault="009E4969" w:rsidP="009E4969">
      <w:pPr>
        <w:tabs>
          <w:tab w:val="left" w:pos="3420"/>
          <w:tab w:val="left" w:pos="6750"/>
          <w:tab w:val="left" w:pos="9270"/>
        </w:tabs>
        <w:rPr>
          <w:rStyle w:val="clsstaticdata1"/>
          <w:szCs w:val="22"/>
        </w:rPr>
      </w:pPr>
      <w:r w:rsidRPr="00B12BAA">
        <w:rPr>
          <w:rStyle w:val="clsstaticdata1"/>
          <w:szCs w:val="22"/>
        </w:rPr>
        <w:t>HR0011-06-C-0022 (PI: Palmer)</w:t>
      </w:r>
      <w:r>
        <w:rPr>
          <w:rStyle w:val="clsstaticdata1"/>
          <w:szCs w:val="22"/>
        </w:rPr>
        <w:tab/>
      </w:r>
      <w:r>
        <w:rPr>
          <w:rStyle w:val="clsstaticdata1"/>
          <w:szCs w:val="22"/>
        </w:rPr>
        <w:tab/>
      </w:r>
      <w:r w:rsidRPr="00B12BAA">
        <w:rPr>
          <w:rStyle w:val="clsstaticdata1"/>
          <w:szCs w:val="22"/>
        </w:rPr>
        <w:t>10/01/</w:t>
      </w:r>
      <w:r>
        <w:rPr>
          <w:rStyle w:val="clsstaticdata1"/>
          <w:szCs w:val="22"/>
        </w:rPr>
        <w:t>20</w:t>
      </w:r>
      <w:r w:rsidRPr="00B12BAA">
        <w:rPr>
          <w:rStyle w:val="clsstaticdata1"/>
          <w:szCs w:val="22"/>
        </w:rPr>
        <w:t>06 – 4/30/</w:t>
      </w:r>
      <w:r>
        <w:rPr>
          <w:rStyle w:val="clsstaticdata1"/>
          <w:szCs w:val="22"/>
        </w:rPr>
        <w:t>20</w:t>
      </w:r>
      <w:r w:rsidRPr="00B12BAA">
        <w:rPr>
          <w:rStyle w:val="clsstaticdata1"/>
          <w:szCs w:val="22"/>
        </w:rPr>
        <w:t>11</w:t>
      </w:r>
    </w:p>
    <w:p w14:paraId="2EF8531F" w14:textId="77777777" w:rsidR="009E4969" w:rsidRDefault="009E4969" w:rsidP="009E4969">
      <w:pPr>
        <w:pStyle w:val="DataField11pt-Single"/>
      </w:pPr>
      <w:r>
        <w:t>DARPA</w:t>
      </w:r>
    </w:p>
    <w:p w14:paraId="079995C5" w14:textId="77777777" w:rsidR="009E4969" w:rsidRPr="00B12BAA" w:rsidRDefault="009E4969" w:rsidP="009E4969">
      <w:pPr>
        <w:pStyle w:val="DataField11pt-Single"/>
        <w:rPr>
          <w:b/>
          <w:i/>
          <w:szCs w:val="22"/>
        </w:rPr>
      </w:pPr>
      <w:r w:rsidRPr="00B12BAA">
        <w:rPr>
          <w:b/>
          <w:i/>
          <w:szCs w:val="22"/>
        </w:rPr>
        <w:t>Autonomous Global Integrated Language Exploitation</w:t>
      </w:r>
    </w:p>
    <w:p w14:paraId="2A136150" w14:textId="77777777" w:rsidR="009E4969" w:rsidRPr="006D34C2" w:rsidRDefault="009E4969" w:rsidP="009E4969">
      <w:pPr>
        <w:pStyle w:val="DataField11pt-Single"/>
      </w:pPr>
      <w:r w:rsidRPr="006D34C2">
        <w:t xml:space="preserve">The goal of this </w:t>
      </w:r>
      <w:r>
        <w:t>project was sense tagging and PropBanking for English, Chinese and Arabic</w:t>
      </w:r>
      <w:r w:rsidRPr="006D34C2">
        <w:t>.</w:t>
      </w:r>
      <w:r w:rsidRPr="006D34C2">
        <w:tab/>
      </w:r>
      <w:r w:rsidRPr="006D34C2">
        <w:tab/>
      </w:r>
      <w:r w:rsidRPr="006D34C2">
        <w:tab/>
      </w:r>
      <w:r w:rsidRPr="006D34C2">
        <w:tab/>
      </w:r>
      <w:r w:rsidRPr="006D34C2">
        <w:tab/>
      </w:r>
    </w:p>
    <w:p w14:paraId="4488FD20" w14:textId="77777777" w:rsidR="009E4969" w:rsidRDefault="009E4969" w:rsidP="009E4969">
      <w:pPr>
        <w:pStyle w:val="DataField11pt-Single"/>
      </w:pPr>
      <w:r w:rsidRPr="006D34C2">
        <w:t>Role:</w:t>
      </w:r>
      <w:r>
        <w:t xml:space="preserve"> Graduate Research Assistant</w:t>
      </w:r>
    </w:p>
    <w:p w14:paraId="56637DE7" w14:textId="77777777" w:rsidR="009E4969" w:rsidRDefault="009E4969" w:rsidP="009E4969">
      <w:pPr>
        <w:pStyle w:val="DataField11pt-Single"/>
      </w:pPr>
    </w:p>
    <w:p w14:paraId="41E1F97C" w14:textId="77777777" w:rsidR="009E4969" w:rsidRPr="00B421DC" w:rsidRDefault="009E4969" w:rsidP="009E4969">
      <w:pPr>
        <w:tabs>
          <w:tab w:val="left" w:pos="3420"/>
          <w:tab w:val="left" w:pos="6750"/>
          <w:tab w:val="left" w:pos="9270"/>
        </w:tabs>
        <w:rPr>
          <w:rStyle w:val="clsstaticdata1"/>
          <w:szCs w:val="22"/>
        </w:rPr>
      </w:pPr>
      <w:r w:rsidRPr="00B421DC">
        <w:rPr>
          <w:rStyle w:val="clsstaticdata1"/>
          <w:szCs w:val="22"/>
        </w:rPr>
        <w:t xml:space="preserve">IIS 0715078 </w:t>
      </w:r>
      <w:r w:rsidRPr="00B12BAA">
        <w:rPr>
          <w:rStyle w:val="clsstaticdata1"/>
          <w:szCs w:val="22"/>
        </w:rPr>
        <w:t>(PI: Palmer)</w:t>
      </w:r>
      <w:r>
        <w:rPr>
          <w:rStyle w:val="clsstaticdata1"/>
          <w:szCs w:val="22"/>
        </w:rPr>
        <w:tab/>
      </w:r>
      <w:r>
        <w:rPr>
          <w:rStyle w:val="clsstaticdata1"/>
          <w:szCs w:val="22"/>
        </w:rPr>
        <w:tab/>
      </w:r>
      <w:r w:rsidRPr="00B421DC">
        <w:rPr>
          <w:rStyle w:val="clsstaticdata1"/>
          <w:szCs w:val="22"/>
        </w:rPr>
        <w:t>9/01/</w:t>
      </w:r>
      <w:r>
        <w:rPr>
          <w:rStyle w:val="clsstaticdata1"/>
          <w:szCs w:val="22"/>
        </w:rPr>
        <w:t>20</w:t>
      </w:r>
      <w:r w:rsidRPr="00B421DC">
        <w:rPr>
          <w:rStyle w:val="clsstaticdata1"/>
          <w:szCs w:val="22"/>
        </w:rPr>
        <w:t>04 – 11/30/</w:t>
      </w:r>
      <w:r>
        <w:rPr>
          <w:rStyle w:val="clsstaticdata1"/>
          <w:szCs w:val="22"/>
        </w:rPr>
        <w:t>20</w:t>
      </w:r>
      <w:r w:rsidRPr="00B421DC">
        <w:rPr>
          <w:rStyle w:val="clsstaticdata1"/>
          <w:szCs w:val="22"/>
        </w:rPr>
        <w:t>09</w:t>
      </w:r>
    </w:p>
    <w:p w14:paraId="152CD979" w14:textId="77777777" w:rsidR="009E4969" w:rsidRDefault="009E4969" w:rsidP="009E4969">
      <w:pPr>
        <w:rPr>
          <w:rFonts w:eastAsia="MS Mincho" w:cs="Arial"/>
          <w:szCs w:val="22"/>
        </w:rPr>
      </w:pPr>
      <w:r>
        <w:rPr>
          <w:rFonts w:eastAsia="MS Mincho" w:cs="Arial"/>
          <w:szCs w:val="22"/>
        </w:rPr>
        <w:t>National Science Foundation</w:t>
      </w:r>
    </w:p>
    <w:p w14:paraId="749FBF1C" w14:textId="77777777" w:rsidR="009E4969" w:rsidRPr="00B421DC" w:rsidRDefault="009E4969" w:rsidP="009E4969">
      <w:pPr>
        <w:pStyle w:val="DataField11pt-Single"/>
        <w:rPr>
          <w:b/>
          <w:i/>
          <w:szCs w:val="22"/>
        </w:rPr>
      </w:pPr>
      <w:r w:rsidRPr="00B421DC">
        <w:rPr>
          <w:b/>
          <w:i/>
          <w:szCs w:val="22"/>
        </w:rPr>
        <w:t>Advancing the Performance of WSD Systems through More Consistent Criteria for Sense Distinctions</w:t>
      </w:r>
      <w:r w:rsidRPr="00B421DC">
        <w:rPr>
          <w:b/>
          <w:i/>
          <w:szCs w:val="22"/>
        </w:rPr>
        <w:tab/>
      </w:r>
    </w:p>
    <w:p w14:paraId="2F73924E" w14:textId="77777777" w:rsidR="009E4969" w:rsidRPr="00C92571" w:rsidRDefault="009E4969" w:rsidP="009E4969">
      <w:pPr>
        <w:rPr>
          <w:rFonts w:eastAsia="MS Mincho" w:cs="Arial"/>
          <w:szCs w:val="22"/>
        </w:rPr>
      </w:pPr>
      <w:r>
        <w:rPr>
          <w:rFonts w:eastAsia="MS Mincho" w:cs="Arial"/>
          <w:szCs w:val="22"/>
        </w:rPr>
        <w:t>The goal of this project is the annotation of replicable sense tags as measured through ITA and the training of accurate automatic sense taggers.</w:t>
      </w:r>
    </w:p>
    <w:p w14:paraId="4E5A0D98" w14:textId="7C76CACB" w:rsidR="009E52CA" w:rsidRPr="00F7284D" w:rsidRDefault="009E4969" w:rsidP="002923FE">
      <w:pPr>
        <w:pStyle w:val="DataField11pt-Single"/>
      </w:pPr>
      <w:r>
        <w:t>Role: Graduate Research Assistant</w:t>
      </w:r>
    </w:p>
    <w:sectPr w:rsidR="009E52CA" w:rsidRPr="00F7284D" w:rsidSect="00DF7645">
      <w:headerReference w:type="even" r:id="rId12"/>
      <w:headerReference w:type="default" r:id="rId13"/>
      <w:footerReference w:type="even" r:id="rId14"/>
      <w:footerReference w:type="default" r:id="rId15"/>
      <w:headerReference w:type="first" r:id="rId16"/>
      <w:footerReference w:type="first" r:id="rId17"/>
      <w:type w:val="continuous"/>
      <w:pgSz w:w="12240" w:h="15840" w:code="1"/>
      <w:pgMar w:top="720" w:right="720" w:bottom="720" w:left="720" w:header="0" w:footer="0" w:gutter="0"/>
      <w:cols w:space="720"/>
      <w:formProt w:val="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640B3B" w14:textId="77777777" w:rsidR="002D4EB9" w:rsidRDefault="002D4EB9">
      <w:r>
        <w:separator/>
      </w:r>
    </w:p>
  </w:endnote>
  <w:endnote w:type="continuationSeparator" w:id="0">
    <w:p w14:paraId="49EFA7D3" w14:textId="77777777" w:rsidR="002D4EB9" w:rsidRDefault="002D4E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Segoe UI">
    <w:altName w:val="Calibri"/>
    <w:panose1 w:val="00000000000000000000"/>
    <w:charset w:val="00"/>
    <w:family w:val="swiss"/>
    <w:notTrueType/>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MS Mincho">
    <w:panose1 w:val="02020609040205080304"/>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2FA5DF" w14:textId="77777777" w:rsidR="00A32C2B" w:rsidRDefault="00A32C2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4B3505" w14:textId="77777777" w:rsidR="00A32C2B" w:rsidRDefault="00A32C2B">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241F93" w14:textId="77777777" w:rsidR="00A32C2B" w:rsidRDefault="00A32C2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7AFB69" w14:textId="77777777" w:rsidR="002D4EB9" w:rsidRDefault="002D4EB9">
      <w:r>
        <w:separator/>
      </w:r>
    </w:p>
  </w:footnote>
  <w:footnote w:type="continuationSeparator" w:id="0">
    <w:p w14:paraId="40D2BABC" w14:textId="77777777" w:rsidR="002D4EB9" w:rsidRDefault="002D4EB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AAA172" w14:textId="77777777" w:rsidR="00A32C2B" w:rsidRDefault="00A32C2B">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711255" w14:textId="1D688B27" w:rsidR="002D4EB9" w:rsidRDefault="002D4EB9">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798491" w14:textId="77777777" w:rsidR="00A32C2B" w:rsidRDefault="00A32C2B">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5486ED7A"/>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FD009D2A"/>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04488676"/>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2C6EE5CE"/>
    <w:lvl w:ilvl="0">
      <w:start w:val="1"/>
      <w:numFmt w:val="decimal"/>
      <w:pStyle w:val="ListNumber2"/>
      <w:lvlText w:val="%1."/>
      <w:lvlJc w:val="left"/>
      <w:pPr>
        <w:tabs>
          <w:tab w:val="num" w:pos="720"/>
        </w:tabs>
        <w:ind w:left="720" w:hanging="360"/>
      </w:pPr>
    </w:lvl>
  </w:abstractNum>
  <w:abstractNum w:abstractNumId="4">
    <w:nsid w:val="FFFFFF80"/>
    <w:multiLevelType w:val="singleLevel"/>
    <w:tmpl w:val="AB86BCA8"/>
    <w:lvl w:ilvl="0">
      <w:start w:val="1"/>
      <w:numFmt w:val="bullet"/>
      <w:pStyle w:val="ListBullet5"/>
      <w:lvlText w:val=""/>
      <w:lvlJc w:val="left"/>
      <w:pPr>
        <w:tabs>
          <w:tab w:val="num" w:pos="1800"/>
        </w:tabs>
        <w:ind w:left="1800" w:hanging="360"/>
      </w:pPr>
      <w:rPr>
        <w:rFonts w:ascii="Symbol" w:hAnsi="Symbol" w:cs="Times New Roman" w:hint="default"/>
      </w:rPr>
    </w:lvl>
  </w:abstractNum>
  <w:abstractNum w:abstractNumId="5">
    <w:nsid w:val="FFFFFF81"/>
    <w:multiLevelType w:val="singleLevel"/>
    <w:tmpl w:val="25B4CBEA"/>
    <w:lvl w:ilvl="0">
      <w:start w:val="1"/>
      <w:numFmt w:val="bullet"/>
      <w:pStyle w:val="ListBullet4"/>
      <w:lvlText w:val=""/>
      <w:lvlJc w:val="left"/>
      <w:pPr>
        <w:tabs>
          <w:tab w:val="num" w:pos="1440"/>
        </w:tabs>
        <w:ind w:left="1440" w:hanging="360"/>
      </w:pPr>
      <w:rPr>
        <w:rFonts w:ascii="Symbol" w:hAnsi="Symbol" w:cs="Times New Roman" w:hint="default"/>
      </w:rPr>
    </w:lvl>
  </w:abstractNum>
  <w:abstractNum w:abstractNumId="6">
    <w:nsid w:val="FFFFFF82"/>
    <w:multiLevelType w:val="singleLevel"/>
    <w:tmpl w:val="D1761C76"/>
    <w:lvl w:ilvl="0">
      <w:start w:val="1"/>
      <w:numFmt w:val="bullet"/>
      <w:pStyle w:val="ListBullet3"/>
      <w:lvlText w:val=""/>
      <w:lvlJc w:val="left"/>
      <w:pPr>
        <w:tabs>
          <w:tab w:val="num" w:pos="1080"/>
        </w:tabs>
        <w:ind w:left="1080" w:hanging="360"/>
      </w:pPr>
      <w:rPr>
        <w:rFonts w:ascii="Symbol" w:hAnsi="Symbol" w:cs="Times New Roman" w:hint="default"/>
      </w:rPr>
    </w:lvl>
  </w:abstractNum>
  <w:abstractNum w:abstractNumId="7">
    <w:nsid w:val="FFFFFF83"/>
    <w:multiLevelType w:val="singleLevel"/>
    <w:tmpl w:val="C1DCA676"/>
    <w:lvl w:ilvl="0">
      <w:start w:val="1"/>
      <w:numFmt w:val="bullet"/>
      <w:pStyle w:val="ListBullet2"/>
      <w:lvlText w:val=""/>
      <w:lvlJc w:val="left"/>
      <w:pPr>
        <w:tabs>
          <w:tab w:val="num" w:pos="720"/>
        </w:tabs>
        <w:ind w:left="720" w:hanging="360"/>
      </w:pPr>
      <w:rPr>
        <w:rFonts w:ascii="Symbol" w:hAnsi="Symbol" w:cs="Times New Roman" w:hint="default"/>
      </w:rPr>
    </w:lvl>
  </w:abstractNum>
  <w:abstractNum w:abstractNumId="8">
    <w:nsid w:val="FFFFFF88"/>
    <w:multiLevelType w:val="singleLevel"/>
    <w:tmpl w:val="02B2C318"/>
    <w:lvl w:ilvl="0">
      <w:start w:val="1"/>
      <w:numFmt w:val="decimal"/>
      <w:pStyle w:val="ListNumber"/>
      <w:lvlText w:val="%1."/>
      <w:lvlJc w:val="left"/>
      <w:pPr>
        <w:tabs>
          <w:tab w:val="num" w:pos="360"/>
        </w:tabs>
        <w:ind w:left="360" w:hanging="360"/>
      </w:pPr>
    </w:lvl>
  </w:abstractNum>
  <w:abstractNum w:abstractNumId="9">
    <w:nsid w:val="FFFFFF89"/>
    <w:multiLevelType w:val="singleLevel"/>
    <w:tmpl w:val="9C26D018"/>
    <w:lvl w:ilvl="0">
      <w:start w:val="1"/>
      <w:numFmt w:val="bullet"/>
      <w:pStyle w:val="ListBullet"/>
      <w:lvlText w:val=""/>
      <w:lvlJc w:val="left"/>
      <w:pPr>
        <w:tabs>
          <w:tab w:val="num" w:pos="360"/>
        </w:tabs>
        <w:ind w:left="360" w:hanging="360"/>
      </w:pPr>
      <w:rPr>
        <w:rFonts w:ascii="Symbol" w:hAnsi="Symbol" w:cs="Times New Roman" w:hint="default"/>
      </w:rPr>
    </w:lvl>
  </w:abstractNum>
  <w:abstractNum w:abstractNumId="10">
    <w:nsid w:val="00DE6AC5"/>
    <w:multiLevelType w:val="hybridMultilevel"/>
    <w:tmpl w:val="CC882E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38E681E"/>
    <w:multiLevelType w:val="singleLevel"/>
    <w:tmpl w:val="04090013"/>
    <w:lvl w:ilvl="0">
      <w:start w:val="5"/>
      <w:numFmt w:val="upperRoman"/>
      <w:lvlText w:val="%1."/>
      <w:lvlJc w:val="left"/>
      <w:pPr>
        <w:tabs>
          <w:tab w:val="num" w:pos="720"/>
        </w:tabs>
        <w:ind w:left="720" w:hanging="720"/>
      </w:pPr>
      <w:rPr>
        <w:rFonts w:hint="default"/>
      </w:rPr>
    </w:lvl>
  </w:abstractNum>
  <w:abstractNum w:abstractNumId="12">
    <w:nsid w:val="17AA1341"/>
    <w:multiLevelType w:val="hybridMultilevel"/>
    <w:tmpl w:val="3118D19C"/>
    <w:lvl w:ilvl="0" w:tplc="0E66E300">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2B662DCD"/>
    <w:multiLevelType w:val="hybridMultilevel"/>
    <w:tmpl w:val="2C24D538"/>
    <w:lvl w:ilvl="0" w:tplc="A12E05FE">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1B11E7C"/>
    <w:multiLevelType w:val="hybridMultilevel"/>
    <w:tmpl w:val="9828D83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4A9F069B"/>
    <w:multiLevelType w:val="hybridMultilevel"/>
    <w:tmpl w:val="4662A05A"/>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4D9E62D8"/>
    <w:multiLevelType w:val="multilevel"/>
    <w:tmpl w:val="55E0F6FE"/>
    <w:lvl w:ilvl="0">
      <w:start w:val="1"/>
      <w:numFmt w:val="decimal"/>
      <w:lvlText w:val="(%1)"/>
      <w:lvlJc w:val="left"/>
      <w:pPr>
        <w:tabs>
          <w:tab w:val="num" w:pos="540"/>
        </w:tabs>
        <w:ind w:left="540" w:hanging="360"/>
      </w:pPr>
      <w:rPr>
        <w:rFonts w:hint="default"/>
      </w:rPr>
    </w:lvl>
    <w:lvl w:ilvl="1">
      <w:start w:val="1"/>
      <w:numFmt w:val="lowerLetter"/>
      <w:lvlText w:val="%2."/>
      <w:lvlJc w:val="left"/>
      <w:pPr>
        <w:tabs>
          <w:tab w:val="num" w:pos="1260"/>
        </w:tabs>
        <w:ind w:left="1260" w:hanging="360"/>
      </w:pPr>
    </w:lvl>
    <w:lvl w:ilvl="2">
      <w:start w:val="1"/>
      <w:numFmt w:val="lowerRoman"/>
      <w:lvlText w:val="%3."/>
      <w:lvlJc w:val="right"/>
      <w:pPr>
        <w:tabs>
          <w:tab w:val="num" w:pos="1980"/>
        </w:tabs>
        <w:ind w:left="1980" w:hanging="180"/>
      </w:pPr>
    </w:lvl>
    <w:lvl w:ilvl="3">
      <w:start w:val="1"/>
      <w:numFmt w:val="decimal"/>
      <w:lvlText w:val="%4."/>
      <w:lvlJc w:val="left"/>
      <w:pPr>
        <w:tabs>
          <w:tab w:val="num" w:pos="2700"/>
        </w:tabs>
        <w:ind w:left="2700" w:hanging="360"/>
      </w:pPr>
    </w:lvl>
    <w:lvl w:ilvl="4">
      <w:start w:val="1"/>
      <w:numFmt w:val="lowerLetter"/>
      <w:lvlText w:val="%5."/>
      <w:lvlJc w:val="left"/>
      <w:pPr>
        <w:tabs>
          <w:tab w:val="num" w:pos="3420"/>
        </w:tabs>
        <w:ind w:left="3420" w:hanging="360"/>
      </w:pPr>
    </w:lvl>
    <w:lvl w:ilvl="5">
      <w:start w:val="1"/>
      <w:numFmt w:val="lowerRoman"/>
      <w:lvlText w:val="%6."/>
      <w:lvlJc w:val="right"/>
      <w:pPr>
        <w:tabs>
          <w:tab w:val="num" w:pos="4140"/>
        </w:tabs>
        <w:ind w:left="4140" w:hanging="180"/>
      </w:pPr>
    </w:lvl>
    <w:lvl w:ilvl="6">
      <w:start w:val="1"/>
      <w:numFmt w:val="decimal"/>
      <w:lvlText w:val="%7."/>
      <w:lvlJc w:val="left"/>
      <w:pPr>
        <w:tabs>
          <w:tab w:val="num" w:pos="4860"/>
        </w:tabs>
        <w:ind w:left="4860" w:hanging="360"/>
      </w:pPr>
    </w:lvl>
    <w:lvl w:ilvl="7">
      <w:start w:val="1"/>
      <w:numFmt w:val="lowerLetter"/>
      <w:lvlText w:val="%8."/>
      <w:lvlJc w:val="left"/>
      <w:pPr>
        <w:tabs>
          <w:tab w:val="num" w:pos="5580"/>
        </w:tabs>
        <w:ind w:left="5580" w:hanging="360"/>
      </w:pPr>
    </w:lvl>
    <w:lvl w:ilvl="8">
      <w:start w:val="1"/>
      <w:numFmt w:val="lowerRoman"/>
      <w:lvlText w:val="%9."/>
      <w:lvlJc w:val="right"/>
      <w:pPr>
        <w:tabs>
          <w:tab w:val="num" w:pos="6300"/>
        </w:tabs>
        <w:ind w:left="6300" w:hanging="180"/>
      </w:pPr>
    </w:lvl>
  </w:abstractNum>
  <w:abstractNum w:abstractNumId="17">
    <w:nsid w:val="6B09135F"/>
    <w:multiLevelType w:val="hybridMultilevel"/>
    <w:tmpl w:val="C39A8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4867D5D"/>
    <w:multiLevelType w:val="hybridMultilevel"/>
    <w:tmpl w:val="C24C592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74EC4447"/>
    <w:multiLevelType w:val="singleLevel"/>
    <w:tmpl w:val="04090001"/>
    <w:lvl w:ilvl="0">
      <w:start w:val="1"/>
      <w:numFmt w:val="bullet"/>
      <w:lvlText w:val=""/>
      <w:lvlJc w:val="left"/>
      <w:pPr>
        <w:tabs>
          <w:tab w:val="num" w:pos="360"/>
        </w:tabs>
        <w:ind w:left="360" w:hanging="360"/>
      </w:pPr>
      <w:rPr>
        <w:rFonts w:ascii="Symbol" w:hAnsi="Symbol" w:cs="Times New Roman"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0"/>
  </w:num>
  <w:num w:numId="12">
    <w:abstractNumId w:val="16"/>
  </w:num>
  <w:num w:numId="13">
    <w:abstractNumId w:val="11"/>
  </w:num>
  <w:num w:numId="14">
    <w:abstractNumId w:val="19"/>
  </w:num>
  <w:num w:numId="15">
    <w:abstractNumId w:val="17"/>
  </w:num>
  <w:num w:numId="16">
    <w:abstractNumId w:val="18"/>
  </w:num>
  <w:num w:numId="17">
    <w:abstractNumId w:val="10"/>
  </w:num>
  <w:num w:numId="18">
    <w:abstractNumId w:val="14"/>
  </w:num>
  <w:num w:numId="19">
    <w:abstractNumId w:val="12"/>
  </w:num>
  <w:num w:numId="20">
    <w:abstractNumId w:val="15"/>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229"/>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doNotHyphenateCaps/>
  <w:drawingGridHorizontalSpacing w:val="110"/>
  <w:drawingGridVerticalSpacing w:val="120"/>
  <w:displayHorizontalDrawingGridEvery w:val="0"/>
  <w:displayVerticalDrawingGridEvery w:val="3"/>
  <w:characterSpacingControl w:val="compressPunctuation"/>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F6A45"/>
    <w:rsid w:val="000064D3"/>
    <w:rsid w:val="00007231"/>
    <w:rsid w:val="00007FB0"/>
    <w:rsid w:val="00023A7A"/>
    <w:rsid w:val="00025CDA"/>
    <w:rsid w:val="000464BA"/>
    <w:rsid w:val="00067621"/>
    <w:rsid w:val="000738C5"/>
    <w:rsid w:val="00075DD2"/>
    <w:rsid w:val="00076CFB"/>
    <w:rsid w:val="000A3D38"/>
    <w:rsid w:val="000A76FD"/>
    <w:rsid w:val="000C555C"/>
    <w:rsid w:val="000F06D0"/>
    <w:rsid w:val="000F5F87"/>
    <w:rsid w:val="00100E52"/>
    <w:rsid w:val="0010230A"/>
    <w:rsid w:val="00105A0E"/>
    <w:rsid w:val="00122EB3"/>
    <w:rsid w:val="001233DC"/>
    <w:rsid w:val="00130F3F"/>
    <w:rsid w:val="00132CA6"/>
    <w:rsid w:val="0013498E"/>
    <w:rsid w:val="00143B61"/>
    <w:rsid w:val="0014571A"/>
    <w:rsid w:val="001476C9"/>
    <w:rsid w:val="00153999"/>
    <w:rsid w:val="00156864"/>
    <w:rsid w:val="00162C81"/>
    <w:rsid w:val="00170D87"/>
    <w:rsid w:val="00177D49"/>
    <w:rsid w:val="001B00A1"/>
    <w:rsid w:val="001C4F95"/>
    <w:rsid w:val="001D055B"/>
    <w:rsid w:val="001D4064"/>
    <w:rsid w:val="001F7868"/>
    <w:rsid w:val="00226727"/>
    <w:rsid w:val="002401D4"/>
    <w:rsid w:val="00240E97"/>
    <w:rsid w:val="00241711"/>
    <w:rsid w:val="00260244"/>
    <w:rsid w:val="00270FFD"/>
    <w:rsid w:val="00272E65"/>
    <w:rsid w:val="0028051C"/>
    <w:rsid w:val="00285FB0"/>
    <w:rsid w:val="002923FE"/>
    <w:rsid w:val="002B4EF7"/>
    <w:rsid w:val="002D4EB9"/>
    <w:rsid w:val="002D7520"/>
    <w:rsid w:val="002E5125"/>
    <w:rsid w:val="002F077E"/>
    <w:rsid w:val="002F3376"/>
    <w:rsid w:val="002F693A"/>
    <w:rsid w:val="00321A19"/>
    <w:rsid w:val="00327C14"/>
    <w:rsid w:val="0035045F"/>
    <w:rsid w:val="00350F1F"/>
    <w:rsid w:val="00376586"/>
    <w:rsid w:val="0037667F"/>
    <w:rsid w:val="00382AB6"/>
    <w:rsid w:val="00383712"/>
    <w:rsid w:val="0039059F"/>
    <w:rsid w:val="003A7262"/>
    <w:rsid w:val="003A769E"/>
    <w:rsid w:val="003C2647"/>
    <w:rsid w:val="003C62D6"/>
    <w:rsid w:val="003D2399"/>
    <w:rsid w:val="003D7D31"/>
    <w:rsid w:val="003E0CB3"/>
    <w:rsid w:val="003E1568"/>
    <w:rsid w:val="003F6A45"/>
    <w:rsid w:val="00412CCF"/>
    <w:rsid w:val="004224D0"/>
    <w:rsid w:val="00423FFE"/>
    <w:rsid w:val="004268F6"/>
    <w:rsid w:val="00430725"/>
    <w:rsid w:val="00432346"/>
    <w:rsid w:val="004324AE"/>
    <w:rsid w:val="00433B2F"/>
    <w:rsid w:val="00447F3A"/>
    <w:rsid w:val="00453871"/>
    <w:rsid w:val="00471679"/>
    <w:rsid w:val="004759D9"/>
    <w:rsid w:val="00475BFE"/>
    <w:rsid w:val="00487A34"/>
    <w:rsid w:val="0049068A"/>
    <w:rsid w:val="004A3FC8"/>
    <w:rsid w:val="004A5FC1"/>
    <w:rsid w:val="004C433C"/>
    <w:rsid w:val="004E43E7"/>
    <w:rsid w:val="00503A1D"/>
    <w:rsid w:val="00503B57"/>
    <w:rsid w:val="005139D8"/>
    <w:rsid w:val="005145BB"/>
    <w:rsid w:val="005154B3"/>
    <w:rsid w:val="00517BFD"/>
    <w:rsid w:val="00524BEF"/>
    <w:rsid w:val="0054471F"/>
    <w:rsid w:val="00547AC9"/>
    <w:rsid w:val="00555CEF"/>
    <w:rsid w:val="00580DD3"/>
    <w:rsid w:val="005905A6"/>
    <w:rsid w:val="00592740"/>
    <w:rsid w:val="0059346D"/>
    <w:rsid w:val="00593EE7"/>
    <w:rsid w:val="005A1C65"/>
    <w:rsid w:val="005A1FBA"/>
    <w:rsid w:val="005C2BDD"/>
    <w:rsid w:val="005C47A8"/>
    <w:rsid w:val="005E406E"/>
    <w:rsid w:val="005F22A4"/>
    <w:rsid w:val="005F5F51"/>
    <w:rsid w:val="00601C69"/>
    <w:rsid w:val="006125BB"/>
    <w:rsid w:val="00616BCC"/>
    <w:rsid w:val="00624261"/>
    <w:rsid w:val="0064350A"/>
    <w:rsid w:val="00646AF9"/>
    <w:rsid w:val="00650611"/>
    <w:rsid w:val="006609B6"/>
    <w:rsid w:val="0068686E"/>
    <w:rsid w:val="0068699D"/>
    <w:rsid w:val="006A353C"/>
    <w:rsid w:val="006A56FC"/>
    <w:rsid w:val="006B2D1C"/>
    <w:rsid w:val="006B3012"/>
    <w:rsid w:val="006C1E1F"/>
    <w:rsid w:val="006C7EFF"/>
    <w:rsid w:val="007050F5"/>
    <w:rsid w:val="00710DEC"/>
    <w:rsid w:val="0071140F"/>
    <w:rsid w:val="00722C8F"/>
    <w:rsid w:val="00725597"/>
    <w:rsid w:val="007302D2"/>
    <w:rsid w:val="00736A7B"/>
    <w:rsid w:val="007423DE"/>
    <w:rsid w:val="007554DD"/>
    <w:rsid w:val="007555C2"/>
    <w:rsid w:val="00772DE7"/>
    <w:rsid w:val="007738F5"/>
    <w:rsid w:val="007801C4"/>
    <w:rsid w:val="00781234"/>
    <w:rsid w:val="0078196C"/>
    <w:rsid w:val="00785216"/>
    <w:rsid w:val="007970D6"/>
    <w:rsid w:val="007A57FC"/>
    <w:rsid w:val="007B36A9"/>
    <w:rsid w:val="007B7AF3"/>
    <w:rsid w:val="007F76B7"/>
    <w:rsid w:val="008073EB"/>
    <w:rsid w:val="00812185"/>
    <w:rsid w:val="00815712"/>
    <w:rsid w:val="00817055"/>
    <w:rsid w:val="00831E1A"/>
    <w:rsid w:val="00843027"/>
    <w:rsid w:val="00847841"/>
    <w:rsid w:val="00865D3D"/>
    <w:rsid w:val="00873DD6"/>
    <w:rsid w:val="00874EBC"/>
    <w:rsid w:val="008916D2"/>
    <w:rsid w:val="008C58F0"/>
    <w:rsid w:val="008D2A7F"/>
    <w:rsid w:val="008D7E9A"/>
    <w:rsid w:val="008E4094"/>
    <w:rsid w:val="00902C46"/>
    <w:rsid w:val="009054EA"/>
    <w:rsid w:val="009211D3"/>
    <w:rsid w:val="00934124"/>
    <w:rsid w:val="0094070E"/>
    <w:rsid w:val="00952A27"/>
    <w:rsid w:val="00964CC7"/>
    <w:rsid w:val="009A206C"/>
    <w:rsid w:val="009A4D23"/>
    <w:rsid w:val="009C082C"/>
    <w:rsid w:val="009D7E97"/>
    <w:rsid w:val="009E03F3"/>
    <w:rsid w:val="009E4969"/>
    <w:rsid w:val="009E52CA"/>
    <w:rsid w:val="009F3616"/>
    <w:rsid w:val="009F72E5"/>
    <w:rsid w:val="00A04942"/>
    <w:rsid w:val="00A04B52"/>
    <w:rsid w:val="00A1469B"/>
    <w:rsid w:val="00A14EF5"/>
    <w:rsid w:val="00A26D0F"/>
    <w:rsid w:val="00A30AB1"/>
    <w:rsid w:val="00A32A03"/>
    <w:rsid w:val="00A32C2B"/>
    <w:rsid w:val="00A42D9B"/>
    <w:rsid w:val="00A51606"/>
    <w:rsid w:val="00A62BA0"/>
    <w:rsid w:val="00A7514C"/>
    <w:rsid w:val="00A8122C"/>
    <w:rsid w:val="00A828B5"/>
    <w:rsid w:val="00A83312"/>
    <w:rsid w:val="00A87509"/>
    <w:rsid w:val="00A93453"/>
    <w:rsid w:val="00AA03CD"/>
    <w:rsid w:val="00AA1045"/>
    <w:rsid w:val="00AA6139"/>
    <w:rsid w:val="00AD36DB"/>
    <w:rsid w:val="00AE2BEF"/>
    <w:rsid w:val="00AE41C4"/>
    <w:rsid w:val="00AE4C9F"/>
    <w:rsid w:val="00AE5A14"/>
    <w:rsid w:val="00AE686E"/>
    <w:rsid w:val="00B0405E"/>
    <w:rsid w:val="00B24A8A"/>
    <w:rsid w:val="00B34FEC"/>
    <w:rsid w:val="00B4074D"/>
    <w:rsid w:val="00B42C60"/>
    <w:rsid w:val="00B85D7F"/>
    <w:rsid w:val="00B929F5"/>
    <w:rsid w:val="00BA0C94"/>
    <w:rsid w:val="00BA1314"/>
    <w:rsid w:val="00BA57B1"/>
    <w:rsid w:val="00BB7A15"/>
    <w:rsid w:val="00BC336C"/>
    <w:rsid w:val="00BD7C8E"/>
    <w:rsid w:val="00BE23AD"/>
    <w:rsid w:val="00BF0EF3"/>
    <w:rsid w:val="00BF60E9"/>
    <w:rsid w:val="00C00F42"/>
    <w:rsid w:val="00C05C55"/>
    <w:rsid w:val="00C076C6"/>
    <w:rsid w:val="00C137DA"/>
    <w:rsid w:val="00C27CAC"/>
    <w:rsid w:val="00C30F31"/>
    <w:rsid w:val="00C3113F"/>
    <w:rsid w:val="00C412BD"/>
    <w:rsid w:val="00C4536F"/>
    <w:rsid w:val="00C45CDE"/>
    <w:rsid w:val="00C46ADA"/>
    <w:rsid w:val="00C4739B"/>
    <w:rsid w:val="00C56C04"/>
    <w:rsid w:val="00C637A9"/>
    <w:rsid w:val="00C84F11"/>
    <w:rsid w:val="00C85025"/>
    <w:rsid w:val="00C918BD"/>
    <w:rsid w:val="00C92E6D"/>
    <w:rsid w:val="00CA00D1"/>
    <w:rsid w:val="00CA468D"/>
    <w:rsid w:val="00CA680A"/>
    <w:rsid w:val="00CA7DFA"/>
    <w:rsid w:val="00CB05F9"/>
    <w:rsid w:val="00CB305D"/>
    <w:rsid w:val="00CB3F18"/>
    <w:rsid w:val="00CC56E5"/>
    <w:rsid w:val="00CD4018"/>
    <w:rsid w:val="00CE0951"/>
    <w:rsid w:val="00CF2FAE"/>
    <w:rsid w:val="00CF5ED6"/>
    <w:rsid w:val="00CF68A2"/>
    <w:rsid w:val="00D20E67"/>
    <w:rsid w:val="00D41CC2"/>
    <w:rsid w:val="00D50161"/>
    <w:rsid w:val="00D51DC4"/>
    <w:rsid w:val="00D62C40"/>
    <w:rsid w:val="00D650D9"/>
    <w:rsid w:val="00D679E5"/>
    <w:rsid w:val="00D74391"/>
    <w:rsid w:val="00D81320"/>
    <w:rsid w:val="00D825A1"/>
    <w:rsid w:val="00D83169"/>
    <w:rsid w:val="00D83360"/>
    <w:rsid w:val="00DA228B"/>
    <w:rsid w:val="00DB7B85"/>
    <w:rsid w:val="00DC0E4C"/>
    <w:rsid w:val="00DD31B4"/>
    <w:rsid w:val="00DD3F97"/>
    <w:rsid w:val="00DD658F"/>
    <w:rsid w:val="00DF7645"/>
    <w:rsid w:val="00E04BA6"/>
    <w:rsid w:val="00E127A1"/>
    <w:rsid w:val="00E167E9"/>
    <w:rsid w:val="00E355C2"/>
    <w:rsid w:val="00E37E57"/>
    <w:rsid w:val="00E463A0"/>
    <w:rsid w:val="00E53B95"/>
    <w:rsid w:val="00E622B0"/>
    <w:rsid w:val="00E67A05"/>
    <w:rsid w:val="00E72268"/>
    <w:rsid w:val="00E72CC9"/>
    <w:rsid w:val="00E74AB7"/>
    <w:rsid w:val="00E81FE1"/>
    <w:rsid w:val="00E87675"/>
    <w:rsid w:val="00E90203"/>
    <w:rsid w:val="00E94F62"/>
    <w:rsid w:val="00E96D57"/>
    <w:rsid w:val="00EA0405"/>
    <w:rsid w:val="00EA4A0D"/>
    <w:rsid w:val="00EE518B"/>
    <w:rsid w:val="00EF4C32"/>
    <w:rsid w:val="00EF69CD"/>
    <w:rsid w:val="00F02126"/>
    <w:rsid w:val="00F0419B"/>
    <w:rsid w:val="00F07AB3"/>
    <w:rsid w:val="00F262AB"/>
    <w:rsid w:val="00F3267A"/>
    <w:rsid w:val="00F36113"/>
    <w:rsid w:val="00F67EB0"/>
    <w:rsid w:val="00F7284D"/>
    <w:rsid w:val="00F80CFC"/>
    <w:rsid w:val="00FA00C6"/>
    <w:rsid w:val="00FD5F73"/>
    <w:rsid w:val="00FF1D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4DF5C49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80">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4B52"/>
    <w:pPr>
      <w:autoSpaceDE w:val="0"/>
      <w:autoSpaceDN w:val="0"/>
    </w:pPr>
    <w:rPr>
      <w:rFonts w:ascii="Arial" w:hAnsi="Arial"/>
      <w:sz w:val="22"/>
      <w:szCs w:val="24"/>
    </w:rPr>
  </w:style>
  <w:style w:type="paragraph" w:styleId="Heading1">
    <w:name w:val="heading 1"/>
    <w:basedOn w:val="Subtitle"/>
    <w:next w:val="Normal"/>
    <w:qFormat/>
    <w:rsid w:val="00D825A1"/>
    <w:pPr>
      <w:outlineLvl w:val="0"/>
    </w:pPr>
  </w:style>
  <w:style w:type="paragraph" w:styleId="Heading2">
    <w:name w:val="heading 2"/>
    <w:basedOn w:val="Subtitle2"/>
    <w:next w:val="Normal"/>
    <w:qFormat/>
    <w:rsid w:val="00B42C6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autoRedefine/>
    <w:pPr>
      <w:numPr>
        <w:numId w:val="1"/>
      </w:numPr>
    </w:pPr>
    <w:rPr>
      <w:rFonts w:ascii="Times" w:hAnsi="Times" w:cs="Times"/>
    </w:rPr>
  </w:style>
  <w:style w:type="paragraph" w:styleId="ListBullet2">
    <w:name w:val="List Bullet 2"/>
    <w:basedOn w:val="Normal"/>
    <w:autoRedefine/>
    <w:pPr>
      <w:numPr>
        <w:numId w:val="2"/>
      </w:numPr>
    </w:pPr>
    <w:rPr>
      <w:rFonts w:ascii="Times" w:hAnsi="Times" w:cs="Times"/>
    </w:rPr>
  </w:style>
  <w:style w:type="paragraph" w:styleId="ListBullet3">
    <w:name w:val="List Bullet 3"/>
    <w:basedOn w:val="Normal"/>
    <w:autoRedefine/>
    <w:pPr>
      <w:numPr>
        <w:numId w:val="3"/>
      </w:numPr>
    </w:pPr>
    <w:rPr>
      <w:rFonts w:ascii="Times" w:hAnsi="Times" w:cs="Times"/>
    </w:rPr>
  </w:style>
  <w:style w:type="paragraph" w:styleId="ListBullet4">
    <w:name w:val="List Bullet 4"/>
    <w:basedOn w:val="Normal"/>
    <w:autoRedefine/>
    <w:pPr>
      <w:numPr>
        <w:numId w:val="4"/>
      </w:numPr>
    </w:pPr>
    <w:rPr>
      <w:rFonts w:ascii="Times" w:hAnsi="Times" w:cs="Times"/>
    </w:rPr>
  </w:style>
  <w:style w:type="paragraph" w:styleId="ListBullet5">
    <w:name w:val="List Bullet 5"/>
    <w:basedOn w:val="Normal"/>
    <w:autoRedefine/>
    <w:pPr>
      <w:numPr>
        <w:numId w:val="5"/>
      </w:numPr>
    </w:pPr>
    <w:rPr>
      <w:rFonts w:ascii="Times" w:hAnsi="Times" w:cs="Times"/>
    </w:rPr>
  </w:style>
  <w:style w:type="paragraph" w:styleId="ListNumber">
    <w:name w:val="List Number"/>
    <w:basedOn w:val="Normal"/>
    <w:pPr>
      <w:numPr>
        <w:numId w:val="6"/>
      </w:numPr>
    </w:pPr>
    <w:rPr>
      <w:rFonts w:ascii="Times" w:hAnsi="Times" w:cs="Times"/>
    </w:rPr>
  </w:style>
  <w:style w:type="paragraph" w:styleId="ListNumber2">
    <w:name w:val="List Number 2"/>
    <w:basedOn w:val="Normal"/>
    <w:pPr>
      <w:numPr>
        <w:numId w:val="7"/>
      </w:numPr>
    </w:pPr>
    <w:rPr>
      <w:rFonts w:ascii="Times" w:hAnsi="Times" w:cs="Times"/>
    </w:rPr>
  </w:style>
  <w:style w:type="paragraph" w:styleId="ListNumber3">
    <w:name w:val="List Number 3"/>
    <w:basedOn w:val="Normal"/>
    <w:pPr>
      <w:numPr>
        <w:numId w:val="8"/>
      </w:numPr>
    </w:pPr>
    <w:rPr>
      <w:rFonts w:ascii="Times" w:hAnsi="Times" w:cs="Times"/>
    </w:rPr>
  </w:style>
  <w:style w:type="paragraph" w:styleId="ListNumber4">
    <w:name w:val="List Number 4"/>
    <w:basedOn w:val="Normal"/>
    <w:pPr>
      <w:numPr>
        <w:numId w:val="9"/>
      </w:numPr>
    </w:pPr>
    <w:rPr>
      <w:rFonts w:ascii="Times" w:hAnsi="Times" w:cs="Times"/>
    </w:rPr>
  </w:style>
  <w:style w:type="paragraph" w:styleId="ListNumber5">
    <w:name w:val="List Number 5"/>
    <w:basedOn w:val="Normal"/>
    <w:pPr>
      <w:numPr>
        <w:numId w:val="10"/>
      </w:numPr>
    </w:pPr>
    <w:rPr>
      <w:rFonts w:ascii="Times" w:hAnsi="Times" w:cs="Times"/>
    </w:rPr>
  </w:style>
  <w:style w:type="paragraph" w:styleId="BodyTextIndent">
    <w:name w:val="Body Text Indent"/>
    <w:basedOn w:val="Normal"/>
    <w:link w:val="BodyTextIndentChar"/>
    <w:pPr>
      <w:ind w:left="720"/>
      <w:jc w:val="both"/>
    </w:pPr>
    <w:rPr>
      <w:rFonts w:cs="Arial"/>
      <w:color w:val="FF0000"/>
      <w:sz w:val="20"/>
      <w:szCs w:val="20"/>
    </w:rPr>
  </w:style>
  <w:style w:type="character" w:customStyle="1" w:styleId="BodyTextIndentChar">
    <w:name w:val="Body Text Indent Char"/>
    <w:basedOn w:val="DefaultParagraphFont"/>
    <w:link w:val="BodyTextIndent"/>
    <w:rsid w:val="00EF4C32"/>
    <w:rPr>
      <w:rFonts w:ascii="Arial" w:hAnsi="Arial" w:cs="Arial"/>
      <w:color w:val="FF0000"/>
    </w:rPr>
  </w:style>
  <w:style w:type="paragraph" w:styleId="NormalWeb">
    <w:name w:val="Normal (Web)"/>
    <w:basedOn w:val="Normal"/>
    <w:uiPriority w:val="99"/>
    <w:pPr>
      <w:autoSpaceDE/>
      <w:autoSpaceDN/>
      <w:spacing w:before="100" w:beforeAutospacing="1" w:after="100" w:afterAutospacing="1"/>
    </w:pPr>
    <w:rPr>
      <w:rFonts w:eastAsia="Arial Unicode MS"/>
    </w:rPr>
  </w:style>
  <w:style w:type="paragraph" w:styleId="Header">
    <w:name w:val="header"/>
    <w:basedOn w:val="Normal"/>
    <w:pPr>
      <w:tabs>
        <w:tab w:val="center" w:pos="4320"/>
        <w:tab w:val="right" w:pos="8640"/>
      </w:tabs>
    </w:pPr>
  </w:style>
  <w:style w:type="paragraph" w:customStyle="1" w:styleId="DataField11pt-Single">
    <w:name w:val="Data Field 11pt-Single"/>
    <w:basedOn w:val="Normal"/>
    <w:link w:val="DataField11pt-SingleChar"/>
    <w:rsid w:val="00CF68A2"/>
    <w:rPr>
      <w:rFonts w:cs="Arial"/>
      <w:szCs w:val="20"/>
    </w:rPr>
  </w:style>
  <w:style w:type="character" w:customStyle="1" w:styleId="DataField11pt-SingleChar">
    <w:name w:val="Data Field 11pt-Single Char"/>
    <w:basedOn w:val="DefaultParagraphFont"/>
    <w:link w:val="DataField11pt-Single"/>
    <w:rsid w:val="00843027"/>
    <w:rPr>
      <w:rFonts w:ascii="Arial" w:hAnsi="Arial" w:cs="Arial"/>
      <w:sz w:val="22"/>
      <w:lang w:val="en-US" w:eastAsia="en-US" w:bidi="ar-SA"/>
    </w:rPr>
  </w:style>
  <w:style w:type="character" w:styleId="PageNumber">
    <w:name w:val="page number"/>
    <w:basedOn w:val="DefaultParagraphFont"/>
    <w:rPr>
      <w:rFonts w:ascii="Arial" w:hAnsi="Arial"/>
      <w:sz w:val="20"/>
      <w:u w:val="single"/>
    </w:rPr>
  </w:style>
  <w:style w:type="paragraph" w:customStyle="1" w:styleId="HeadingNote">
    <w:name w:val="Heading Note"/>
    <w:basedOn w:val="Normal"/>
    <w:rsid w:val="00812185"/>
    <w:pPr>
      <w:pBdr>
        <w:bottom w:val="single" w:sz="4" w:space="6" w:color="auto"/>
      </w:pBdr>
      <w:spacing w:before="40" w:after="40"/>
      <w:jc w:val="center"/>
    </w:pPr>
    <w:rPr>
      <w:rFonts w:cs="Arial"/>
      <w:iCs/>
      <w:sz w:val="16"/>
      <w:szCs w:val="16"/>
    </w:rPr>
  </w:style>
  <w:style w:type="paragraph" w:customStyle="1" w:styleId="FormFieldCaption">
    <w:name w:val="Form Field Caption"/>
    <w:basedOn w:val="Normal"/>
    <w:pPr>
      <w:tabs>
        <w:tab w:val="left" w:pos="270"/>
      </w:tabs>
    </w:pPr>
    <w:rPr>
      <w:rFonts w:cs="Arial"/>
      <w:sz w:val="16"/>
      <w:szCs w:val="16"/>
    </w:rPr>
  </w:style>
  <w:style w:type="character" w:styleId="Hyperlink">
    <w:name w:val="Hyperlink"/>
    <w:basedOn w:val="DefaultParagraphFont"/>
    <w:rsid w:val="00E67A05"/>
    <w:rPr>
      <w:color w:val="0000FF"/>
      <w:u w:val="single"/>
    </w:rPr>
  </w:style>
  <w:style w:type="paragraph" w:styleId="Subtitle">
    <w:name w:val="Subtitle"/>
    <w:basedOn w:val="Normal"/>
    <w:next w:val="Normal"/>
    <w:link w:val="SubtitleChar"/>
    <w:qFormat/>
    <w:rsid w:val="00781234"/>
    <w:pPr>
      <w:keepNext/>
      <w:spacing w:before="360" w:after="120"/>
      <w:outlineLvl w:val="1"/>
    </w:pPr>
    <w:rPr>
      <w:b/>
    </w:rPr>
  </w:style>
  <w:style w:type="character" w:customStyle="1" w:styleId="SubtitleChar">
    <w:name w:val="Subtitle Char"/>
    <w:basedOn w:val="DefaultParagraphFont"/>
    <w:link w:val="Subtitle"/>
    <w:rsid w:val="00781234"/>
    <w:rPr>
      <w:rFonts w:ascii="Arial" w:hAnsi="Arial"/>
      <w:b/>
      <w:sz w:val="22"/>
      <w:szCs w:val="24"/>
    </w:rPr>
  </w:style>
  <w:style w:type="character" w:styleId="Strong">
    <w:name w:val="Strong"/>
    <w:basedOn w:val="DefaultParagraphFont"/>
    <w:qFormat/>
    <w:rsid w:val="00E67A05"/>
    <w:rPr>
      <w:b/>
      <w:bCs/>
    </w:rPr>
  </w:style>
  <w:style w:type="character" w:styleId="Emphasis">
    <w:name w:val="Emphasis"/>
    <w:basedOn w:val="DefaultParagraphFont"/>
    <w:qFormat/>
    <w:rsid w:val="00EF4C32"/>
    <w:rPr>
      <w:i/>
      <w:iCs/>
    </w:rPr>
  </w:style>
  <w:style w:type="paragraph" w:customStyle="1" w:styleId="Subtitle2">
    <w:name w:val="Subtitle 2"/>
    <w:basedOn w:val="Subtitle"/>
    <w:rsid w:val="00781234"/>
    <w:pPr>
      <w:spacing w:before="240" w:after="0"/>
    </w:pPr>
    <w:rPr>
      <w:bCs/>
      <w:szCs w:val="20"/>
      <w:u w:val="single"/>
    </w:rPr>
  </w:style>
  <w:style w:type="paragraph" w:customStyle="1" w:styleId="OMBInfo">
    <w:name w:val="OMB Info"/>
    <w:basedOn w:val="Normal"/>
    <w:qFormat/>
    <w:rsid w:val="00321A19"/>
    <w:pPr>
      <w:spacing w:after="120"/>
      <w:jc w:val="right"/>
    </w:pPr>
    <w:rPr>
      <w:sz w:val="16"/>
    </w:rPr>
  </w:style>
  <w:style w:type="paragraph" w:styleId="BalloonText">
    <w:name w:val="Balloon Text"/>
    <w:basedOn w:val="Normal"/>
    <w:link w:val="BalloonTextChar"/>
    <w:rsid w:val="00C00F42"/>
    <w:rPr>
      <w:rFonts w:ascii="Segoe UI" w:hAnsi="Segoe UI" w:cs="Segoe UI"/>
      <w:sz w:val="18"/>
      <w:szCs w:val="18"/>
    </w:rPr>
  </w:style>
  <w:style w:type="character" w:customStyle="1" w:styleId="BalloonTextChar">
    <w:name w:val="Balloon Text Char"/>
    <w:basedOn w:val="DefaultParagraphFont"/>
    <w:link w:val="BalloonText"/>
    <w:rsid w:val="00C00F42"/>
    <w:rPr>
      <w:rFonts w:ascii="Segoe UI" w:hAnsi="Segoe UI" w:cs="Segoe UI"/>
      <w:sz w:val="18"/>
      <w:szCs w:val="18"/>
    </w:rPr>
  </w:style>
  <w:style w:type="character" w:customStyle="1" w:styleId="highlight1">
    <w:name w:val="highlight1"/>
    <w:rsid w:val="00C00F42"/>
    <w:rPr>
      <w:shd w:val="clear" w:color="auto" w:fill="F2F5F8"/>
    </w:rPr>
  </w:style>
  <w:style w:type="paragraph" w:styleId="ListParagraph">
    <w:name w:val="List Paragraph"/>
    <w:basedOn w:val="Normal"/>
    <w:uiPriority w:val="34"/>
    <w:qFormat/>
    <w:rsid w:val="00C00F42"/>
    <w:pPr>
      <w:ind w:left="720"/>
    </w:pPr>
  </w:style>
  <w:style w:type="paragraph" w:customStyle="1" w:styleId="FormFieldCaption1">
    <w:name w:val="Form Field Caption1"/>
    <w:basedOn w:val="FormFieldCaption"/>
    <w:qFormat/>
    <w:rsid w:val="00812185"/>
    <w:pPr>
      <w:spacing w:after="160"/>
    </w:pPr>
  </w:style>
  <w:style w:type="table" w:styleId="TableGrid">
    <w:name w:val="Table Grid"/>
    <w:basedOn w:val="TableNormal"/>
    <w:rsid w:val="003E156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rsid w:val="003E1568"/>
    <w:rPr>
      <w:sz w:val="16"/>
      <w:szCs w:val="16"/>
    </w:rPr>
  </w:style>
  <w:style w:type="paragraph" w:styleId="CommentText">
    <w:name w:val="annotation text"/>
    <w:basedOn w:val="Normal"/>
    <w:link w:val="CommentTextChar"/>
    <w:rsid w:val="003E1568"/>
    <w:rPr>
      <w:sz w:val="20"/>
      <w:szCs w:val="20"/>
    </w:rPr>
  </w:style>
  <w:style w:type="character" w:customStyle="1" w:styleId="CommentTextChar">
    <w:name w:val="Comment Text Char"/>
    <w:basedOn w:val="DefaultParagraphFont"/>
    <w:link w:val="CommentText"/>
    <w:rsid w:val="003E1568"/>
    <w:rPr>
      <w:rFonts w:ascii="Arial" w:hAnsi="Arial"/>
    </w:rPr>
  </w:style>
  <w:style w:type="paragraph" w:styleId="CommentSubject">
    <w:name w:val="annotation subject"/>
    <w:basedOn w:val="CommentText"/>
    <w:next w:val="CommentText"/>
    <w:link w:val="CommentSubjectChar"/>
    <w:rsid w:val="003E1568"/>
    <w:rPr>
      <w:b/>
      <w:bCs/>
    </w:rPr>
  </w:style>
  <w:style w:type="character" w:customStyle="1" w:styleId="CommentSubjectChar">
    <w:name w:val="Comment Subject Char"/>
    <w:basedOn w:val="CommentTextChar"/>
    <w:link w:val="CommentSubject"/>
    <w:rsid w:val="003E1568"/>
    <w:rPr>
      <w:rFonts w:ascii="Arial" w:hAnsi="Arial"/>
      <w:b/>
      <w:bCs/>
    </w:rPr>
  </w:style>
  <w:style w:type="paragraph" w:styleId="Title">
    <w:name w:val="Title"/>
    <w:basedOn w:val="Normal"/>
    <w:next w:val="Normal"/>
    <w:link w:val="TitleChar"/>
    <w:qFormat/>
    <w:rsid w:val="00240E97"/>
    <w:pPr>
      <w:pBdr>
        <w:top w:val="single" w:sz="4" w:space="1" w:color="auto"/>
      </w:pBdr>
      <w:jc w:val="center"/>
      <w:outlineLvl w:val="0"/>
    </w:pPr>
    <w:rPr>
      <w:rFonts w:cs="Arial"/>
      <w:b/>
      <w:bCs/>
      <w:szCs w:val="22"/>
    </w:rPr>
  </w:style>
  <w:style w:type="character" w:customStyle="1" w:styleId="TitleChar">
    <w:name w:val="Title Char"/>
    <w:basedOn w:val="DefaultParagraphFont"/>
    <w:link w:val="Title"/>
    <w:rsid w:val="00240E97"/>
    <w:rPr>
      <w:rFonts w:ascii="Arial" w:hAnsi="Arial" w:cs="Arial"/>
      <w:b/>
      <w:bCs/>
      <w:sz w:val="22"/>
      <w:szCs w:val="22"/>
    </w:rPr>
  </w:style>
  <w:style w:type="paragraph" w:styleId="Revision">
    <w:name w:val="Revision"/>
    <w:hidden/>
    <w:uiPriority w:val="99"/>
    <w:semiHidden/>
    <w:rsid w:val="00C56C04"/>
    <w:rPr>
      <w:rFonts w:ascii="Arial" w:hAnsi="Arial"/>
      <w:sz w:val="22"/>
      <w:szCs w:val="24"/>
    </w:rPr>
  </w:style>
  <w:style w:type="character" w:customStyle="1" w:styleId="clsstaticdata1">
    <w:name w:val="clsstaticdata1"/>
    <w:rsid w:val="009E4969"/>
    <w:rPr>
      <w:rFonts w:ascii="Arial" w:hAnsi="Arial" w:cs="Arial"/>
      <w:color w:val="000000"/>
      <w:sz w:val="18"/>
      <w:szCs w:val="18"/>
    </w:rPr>
  </w:style>
  <w:style w:type="character" w:customStyle="1" w:styleId="printanswer2">
    <w:name w:val="printanswer2"/>
    <w:basedOn w:val="DefaultParagraphFont"/>
    <w:rsid w:val="009E4969"/>
  </w:style>
  <w:style w:type="paragraph" w:styleId="PlainText">
    <w:name w:val="Plain Text"/>
    <w:basedOn w:val="Normal"/>
    <w:link w:val="PlainTextChar"/>
    <w:uiPriority w:val="99"/>
    <w:unhideWhenUsed/>
    <w:rsid w:val="009E4969"/>
    <w:pPr>
      <w:autoSpaceDE/>
      <w:autoSpaceDN/>
    </w:pPr>
    <w:rPr>
      <w:rFonts w:ascii="Consolas" w:eastAsia="Calibri" w:hAnsi="Consolas"/>
      <w:sz w:val="21"/>
      <w:szCs w:val="21"/>
      <w:lang w:val="x-none" w:eastAsia="x-none"/>
    </w:rPr>
  </w:style>
  <w:style w:type="character" w:customStyle="1" w:styleId="PlainTextChar">
    <w:name w:val="Plain Text Char"/>
    <w:basedOn w:val="DefaultParagraphFont"/>
    <w:link w:val="PlainText"/>
    <w:uiPriority w:val="99"/>
    <w:rsid w:val="009E4969"/>
    <w:rPr>
      <w:rFonts w:ascii="Consolas" w:eastAsia="Calibri" w:hAnsi="Consolas"/>
      <w:sz w:val="21"/>
      <w:szCs w:val="21"/>
      <w:lang w:val="x-none" w:eastAsia="x-none"/>
    </w:rPr>
  </w:style>
  <w:style w:type="character" w:customStyle="1" w:styleId="apple-style-span">
    <w:name w:val="apple-style-span"/>
    <w:rsid w:val="009E4969"/>
  </w:style>
  <w:style w:type="paragraph" w:styleId="Footer">
    <w:name w:val="footer"/>
    <w:basedOn w:val="Normal"/>
    <w:link w:val="FooterChar"/>
    <w:rsid w:val="00A32C2B"/>
    <w:pPr>
      <w:tabs>
        <w:tab w:val="center" w:pos="4320"/>
        <w:tab w:val="right" w:pos="8640"/>
      </w:tabs>
    </w:pPr>
  </w:style>
  <w:style w:type="character" w:customStyle="1" w:styleId="FooterChar">
    <w:name w:val="Footer Char"/>
    <w:basedOn w:val="DefaultParagraphFont"/>
    <w:link w:val="Footer"/>
    <w:rsid w:val="00A32C2B"/>
    <w:rPr>
      <w:rFonts w:ascii="Arial" w:hAnsi="Arial"/>
      <w:sz w:val="22"/>
      <w:szCs w:val="24"/>
    </w:rPr>
  </w:style>
  <w:style w:type="character" w:styleId="FollowedHyperlink">
    <w:name w:val="FollowedHyperlink"/>
    <w:basedOn w:val="DefaultParagraphFont"/>
    <w:rsid w:val="00E72CC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842025">
      <w:bodyDiv w:val="1"/>
      <w:marLeft w:val="0"/>
      <w:marRight w:val="0"/>
      <w:marTop w:val="0"/>
      <w:marBottom w:val="0"/>
      <w:divBdr>
        <w:top w:val="none" w:sz="0" w:space="0" w:color="auto"/>
        <w:left w:val="none" w:sz="0" w:space="0" w:color="auto"/>
        <w:bottom w:val="none" w:sz="0" w:space="0" w:color="auto"/>
        <w:right w:val="none" w:sz="0" w:space="0" w:color="auto"/>
      </w:divBdr>
    </w:div>
    <w:div w:id="43262016">
      <w:bodyDiv w:val="1"/>
      <w:marLeft w:val="0"/>
      <w:marRight w:val="0"/>
      <w:marTop w:val="0"/>
      <w:marBottom w:val="0"/>
      <w:divBdr>
        <w:top w:val="none" w:sz="0" w:space="0" w:color="auto"/>
        <w:left w:val="none" w:sz="0" w:space="0" w:color="auto"/>
        <w:bottom w:val="none" w:sz="0" w:space="0" w:color="auto"/>
        <w:right w:val="none" w:sz="0" w:space="0" w:color="auto"/>
      </w:divBdr>
    </w:div>
    <w:div w:id="65301021">
      <w:bodyDiv w:val="1"/>
      <w:marLeft w:val="0"/>
      <w:marRight w:val="0"/>
      <w:marTop w:val="0"/>
      <w:marBottom w:val="0"/>
      <w:divBdr>
        <w:top w:val="none" w:sz="0" w:space="0" w:color="auto"/>
        <w:left w:val="none" w:sz="0" w:space="0" w:color="auto"/>
        <w:bottom w:val="none" w:sz="0" w:space="0" w:color="auto"/>
        <w:right w:val="none" w:sz="0" w:space="0" w:color="auto"/>
      </w:divBdr>
    </w:div>
    <w:div w:id="1727102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scholar.google.com/citations?user=mkLwEPkAAAAJ&amp;hl=en" TargetMode="External"/><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header" Target="header3.xml"/><Relationship Id="rId17" Type="http://schemas.openxmlformats.org/officeDocument/2006/relationships/footer" Target="footer3.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numbering" Target="numbering.xml"/><Relationship Id="rId5" Type="http://schemas.openxmlformats.org/officeDocument/2006/relationships/styles" Target="style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yperlink" Target="http://ctakes.apach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55B51225CD12F448FAA5C7D33BC6823" ma:contentTypeVersion="16" ma:contentTypeDescription="Create a new document." ma:contentTypeScope="" ma:versionID="506a11ca443827ebc9d18150f24c54c9">
  <xsd:schema xmlns:xsd="http://www.w3.org/2001/XMLSchema" xmlns:xs="http://www.w3.org/2001/XMLSchema" xmlns:p="http://schemas.microsoft.com/office/2006/metadata/properties" xmlns:ns2="97b54082-1e85-426d-afc6-16ad99d216c1" xmlns:ns3="450e8ad3-2190-4242-9251-c742d282393d" targetNamespace="http://schemas.microsoft.com/office/2006/metadata/properties" ma:root="true" ma:fieldsID="61d42764574d42cc2e7083a34db7f91f" ns2:_="" ns3:_="">
    <xsd:import namespace="97b54082-1e85-426d-afc6-16ad99d216c1"/>
    <xsd:import namespace="450e8ad3-2190-4242-9251-c742d282393d"/>
    <xsd:element name="properties">
      <xsd:complexType>
        <xsd:sequence>
          <xsd:element name="documentManagement">
            <xsd:complexType>
              <xsd:all>
                <xsd:element ref="ns2:File_x0020_Status" minOccurs="0"/>
                <xsd:element ref="ns2:Category"/>
                <xsd:element ref="ns2:CR_ID" minOccurs="0"/>
                <xsd:element ref="ns2:Form_x0020_Set"/>
                <xsd:element ref="ns2:Test_x0020_Comment" minOccurs="0"/>
                <xsd:element ref="ns2:OMB_x0020_No_x002e_" minOccurs="0"/>
                <xsd:element ref="ns3:SharedWithUsers" minOccurs="0"/>
                <xsd:element ref="ns3:SharingHintHash"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7b54082-1e85-426d-afc6-16ad99d216c1" elementFormDefault="qualified">
    <xsd:import namespace="http://schemas.microsoft.com/office/2006/documentManagement/types"/>
    <xsd:import namespace="http://schemas.microsoft.com/office/infopath/2007/PartnerControls"/>
    <xsd:element name="File_x0020_Status" ma:index="8" nillable="true" ma:displayName="File Status" ma:description="File with markup/edits from customer? Are edits in progress? Are all updates complete? Has the file been replaced with a newer version? Has work on document been suspended or delayed?" ma:format="Dropdown" ma:indexed="true" ma:internalName="File_x0020_Status">
      <xsd:simpleType>
        <xsd:restriction base="dms:Choice">
          <xsd:enumeration value="Edits TBD"/>
          <xsd:enumeration value="Edits Done"/>
          <xsd:enumeration value="Working"/>
          <xsd:enumeration value="Final"/>
          <xsd:enumeration value="Out of Date"/>
        </xsd:restriction>
      </xsd:simpleType>
    </xsd:element>
    <xsd:element name="Category" ma:index="9" ma:displayName="Category" ma:description="Group or filter files by categories." ma:format="Dropdown" ma:internalName="Category">
      <xsd:simpleType>
        <xsd:restriction base="dms:Choice">
          <xsd:enumeration value="Master"/>
          <xsd:enumeration value="Posted"/>
          <xsd:enumeration value="WIP"/>
          <xsd:enumeration value="Deferred"/>
          <xsd:enumeration value="Archive"/>
        </xsd:restriction>
      </xsd:simpleType>
    </xsd:element>
    <xsd:element name="CR_ID" ma:index="10" nillable="true" ma:displayName="CR ID" ma:description="Change Request System Task ID" ma:list="{46cada26-b67a-4d94-bd87-eae141ffcfec}" ma:internalName="CR_ID" ma:readOnly="false" ma:showField="ID">
      <xsd:simpleType>
        <xsd:restriction base="dms:Lookup"/>
      </xsd:simpleType>
    </xsd:element>
    <xsd:element name="Form_x0020_Set" ma:index="11" ma:displayName="Doc Group" ma:description="Name to group/sort/filter by form sets (e.g., SF424, PHS398, PHS2590, PHS416)." ma:format="Dropdown" ma:indexed="true" ma:internalName="Form_x0020_Set">
      <xsd:simpleType>
        <xsd:union memberTypes="dms:Text">
          <xsd:simpleType>
            <xsd:restriction base="dms:Choice">
              <xsd:enumeration value="SF424"/>
              <xsd:enumeration value="PHS398"/>
              <xsd:enumeration value="PHS2590"/>
              <xsd:enumeration value="PHS398/PHS2590"/>
              <xsd:enumeration value="PHS416"/>
              <xsd:enumeration value="PHS2271"/>
              <xsd:enumeration value="PHS6031"/>
              <xsd:enumeration value="PHS3734"/>
              <xsd:enumeration value="RPPR"/>
              <xsd:enumeration value="HHS568"/>
            </xsd:restriction>
          </xsd:simpleType>
        </xsd:union>
      </xsd:simpleType>
    </xsd:element>
    <xsd:element name="Test_x0020_Comment" ma:index="12" nillable="true" ma:displayName="Version Comments" ma:description="Include file date and description of major revisions to this version." ma:internalName="Test_x0020_Comment">
      <xsd:simpleType>
        <xsd:restriction base="dms:Note">
          <xsd:maxLength value="255"/>
        </xsd:restriction>
      </xsd:simpleType>
    </xsd:element>
    <xsd:element name="OMB_x0020_No_x002e_" ma:index="13" nillable="true" ma:displayName="OMB No." ma:description="OMB Package Number" ma:format="Dropdown" ma:internalName="OMB_x0020_No_x002e_">
      <xsd:simpleType>
        <xsd:union memberTypes="dms:Text">
          <xsd:simpleType>
            <xsd:restriction base="dms:Choice">
              <xsd:enumeration value="0925-0001"/>
              <xsd:enumeration value="0925-0002"/>
              <xsd:enumeration value="0925-0001/0002"/>
            </xsd:restriction>
          </xsd:simpleType>
        </xsd:union>
      </xsd:simpleType>
    </xsd:element>
  </xsd:schema>
  <xsd:schema xmlns:xsd="http://www.w3.org/2001/XMLSchema" xmlns:xs="http://www.w3.org/2001/XMLSchema" xmlns:dms="http://schemas.microsoft.com/office/2006/documentManagement/types" xmlns:pc="http://schemas.microsoft.com/office/infopath/2007/PartnerControls" targetNamespace="450e8ad3-2190-4242-9251-c742d282393d"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15" nillable="true" ma:displayName="Sharing Hint Hash" ma:internalName="SharingHintHash" ma:readOnly="true">
      <xsd:simpleType>
        <xsd:restriction base="dms:Text"/>
      </xsd:simple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File_x0020_Status xmlns="97b54082-1e85-426d-afc6-16ad99d216c1">Final</File_x0020_Status>
    <Category xmlns="97b54082-1e85-426d-afc6-16ad99d216c1">Master</Category>
    <CR_ID xmlns="97b54082-1e85-426d-afc6-16ad99d216c1" xsi:nil="true"/>
    <Form_x0020_Set xmlns="97b54082-1e85-426d-afc6-16ad99d216c1">SF424</Form_x0020_Set>
    <Test_x0020_Comment xmlns="97b54082-1e85-426d-afc6-16ad99d216c1">Posted 11/25/2014
12/2/2014 Brian updated default font sizes to Arial 11 in data entry areas.
12/4/2014 Brian updated formatting to client's selection of everything as Arial 11</Test_x0020_Comment>
    <OMB_x0020_No_x002e_ xmlns="97b54082-1e85-426d-afc6-16ad99d216c1">0925-0001/0002</OMB_x0020_No_x002e_>
  </documentManagement>
</p:properties>
</file>

<file path=customXml/itemProps1.xml><?xml version="1.0" encoding="utf-8"?>
<ds:datastoreItem xmlns:ds="http://schemas.openxmlformats.org/officeDocument/2006/customXml" ds:itemID="{BF42F3B0-98E2-4D75-B105-3E82B56B847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7b54082-1e85-426d-afc6-16ad99d216c1"/>
    <ds:schemaRef ds:uri="450e8ad3-2190-4242-9251-c742d282393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A4A9A40-AA55-4CBA-93F5-B14C65A49478}">
  <ds:schemaRefs>
    <ds:schemaRef ds:uri="http://schemas.microsoft.com/sharepoint/v3/contenttype/forms"/>
  </ds:schemaRefs>
</ds:datastoreItem>
</file>

<file path=customXml/itemProps3.xml><?xml version="1.0" encoding="utf-8"?>
<ds:datastoreItem xmlns:ds="http://schemas.openxmlformats.org/officeDocument/2006/customXml" ds:itemID="{2A76CE26-06FF-4835-817C-1A5CD3E7E1B8}">
  <ds:schemaRefs>
    <ds:schemaRef ds:uri="http://schemas.microsoft.com/office/2006/metadata/properties"/>
    <ds:schemaRef ds:uri="http://schemas.microsoft.com/office/infopath/2007/PartnerControls"/>
    <ds:schemaRef ds:uri="97b54082-1e85-426d-afc6-16ad99d216c1"/>
  </ds:schemaRefs>
</ds:datastoreItem>
</file>

<file path=docProps/app.xml><?xml version="1.0" encoding="utf-8"?>
<Properties xmlns="http://schemas.openxmlformats.org/officeDocument/2006/extended-properties" xmlns:vt="http://schemas.openxmlformats.org/officeDocument/2006/docPropsVTypes">
  <Template>Normal.dotm</Template>
  <TotalTime>154</TotalTime>
  <Pages>5</Pages>
  <Words>2330</Words>
  <Characters>30171</Characters>
  <Application>Microsoft Macintosh Word</Application>
  <DocSecurity>0</DocSecurity>
  <Lines>251</Lines>
  <Paragraphs>64</Paragraphs>
  <ScaleCrop>false</ScaleCrop>
  <HeadingPairs>
    <vt:vector size="2" baseType="variant">
      <vt:variant>
        <vt:lpstr>Title</vt:lpstr>
      </vt:variant>
      <vt:variant>
        <vt:i4>1</vt:i4>
      </vt:variant>
    </vt:vector>
  </HeadingPairs>
  <TitlesOfParts>
    <vt:vector size="1" baseType="lpstr">
      <vt:lpstr>OMB No. 0925-0001/0002 (Rev. 08/12), Biographical Sketch Format Page</vt:lpstr>
    </vt:vector>
  </TitlesOfParts>
  <Company>DHHS/PHS/NIH</Company>
  <LinksUpToDate>false</LinksUpToDate>
  <CharactersWithSpaces>32437</CharactersWithSpaces>
  <SharedDoc>false</SharedDoc>
  <HLinks>
    <vt:vector size="6" baseType="variant">
      <vt:variant>
        <vt:i4>2752620</vt:i4>
      </vt:variant>
      <vt:variant>
        <vt:i4>0</vt:i4>
      </vt:variant>
      <vt:variant>
        <vt:i4>0</vt:i4>
      </vt:variant>
      <vt:variant>
        <vt:i4>5</vt:i4>
      </vt:variant>
      <vt:variant>
        <vt:lpwstr>http://publicaccess.nih.gov/submit_process_journals.ht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MB No. 0925-0001/0002 (Rev. 08/12), Biographical Sketch Format Page</dc:title>
  <dc:subject>DHHS, Public Health Service Grant Application</dc:subject>
  <dc:creator>Office of Extramural Programs</dc:creator>
  <cp:keywords>PHS Grant Application, 0925-0001/0002, (Rev. 08/12), Biographical Sketch Format Page</cp:keywords>
  <dc:description/>
  <cp:lastModifiedBy>Dligach, Dmitriy</cp:lastModifiedBy>
  <cp:revision>213</cp:revision>
  <cp:lastPrinted>2011-03-11T19:43:00Z</cp:lastPrinted>
  <dcterms:created xsi:type="dcterms:W3CDTF">2015-03-31T19:44:00Z</dcterms:created>
  <dcterms:modified xsi:type="dcterms:W3CDTF">2016-05-20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55B51225CD12F448FAA5C7D33BC6823</vt:lpwstr>
  </property>
  <property fmtid="{D5CDD505-2E9C-101B-9397-08002B2CF9AE}" pid="3" name="Test Comment">
    <vt:lpwstr>7/17/2015. Updated file properties. 6/23/2013. Created .docx version and added OMB info to footer.</vt:lpwstr>
  </property>
  <property fmtid="{D5CDD505-2E9C-101B-9397-08002B2CF9AE}" pid="4" name="Form Set">
    <vt:lpwstr>PHS398/PHS2590</vt:lpwstr>
  </property>
  <property fmtid="{D5CDD505-2E9C-101B-9397-08002B2CF9AE}" pid="5" name="Mendeley Document_1">
    <vt:lpwstr>True</vt:lpwstr>
  </property>
  <property fmtid="{D5CDD505-2E9C-101B-9397-08002B2CF9AE}" pid="6" name="Mendeley User Name_1">
    <vt:lpwstr>dmitriy.dligach@childrens.harvard.edu@www.mendeley.com</vt:lpwstr>
  </property>
  <property fmtid="{D5CDD505-2E9C-101B-9397-08002B2CF9AE}" pid="7" name="Mendeley Citation Style_1">
    <vt:lpwstr>http://www.zotero.org/styles/jamia</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6th edition (author-date)</vt:lpwstr>
  </property>
  <property fmtid="{D5CDD505-2E9C-101B-9397-08002B2CF9AE}" pid="16" name="Mendeley Recent Style Id 4_1">
    <vt:lpwstr>http://www.zotero.org/styles/ieee</vt:lpwstr>
  </property>
  <property fmtid="{D5CDD505-2E9C-101B-9397-08002B2CF9AE}" pid="17" name="Mendeley Recent Style Name 4_1">
    <vt:lpwstr>IEEE</vt:lpwstr>
  </property>
  <property fmtid="{D5CDD505-2E9C-101B-9397-08002B2CF9AE}" pid="18" name="Mendeley Recent Style Id 5_1">
    <vt:lpwstr>http://www.zotero.org/styles/jamia</vt:lpwstr>
  </property>
  <property fmtid="{D5CDD505-2E9C-101B-9397-08002B2CF9AE}" pid="19" name="Mendeley Recent Style Name 5_1">
    <vt:lpwstr>JAMIA</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7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ies>
</file>